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3A268F"/>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724F5B3C">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3A268F">
      <w:pPr>
        <w:rPr>
          <w:lang w:eastAsia="en-US"/>
        </w:rPr>
      </w:pPr>
      <w:r w:rsidRPr="00FB2906">
        <w:rPr>
          <w:lang w:eastAsia="en-US"/>
        </w:rPr>
        <w:t>Desarrollo de un algoritmo predictivo para la personalización de estilos de vida basado en genómica y biométrica</w:t>
      </w:r>
    </w:p>
    <w:p w14:paraId="6D71EAEA" w14:textId="464E026D" w:rsidR="0016080C" w:rsidRPr="00FB2906" w:rsidRDefault="0016080C" w:rsidP="003A268F">
      <w:pPr>
        <w:rPr>
          <w:lang w:eastAsia="en-US"/>
        </w:rPr>
      </w:pPr>
    </w:p>
    <w:p w14:paraId="39BFED55" w14:textId="1300B8A3" w:rsidR="0016080C" w:rsidRPr="00FB2906" w:rsidRDefault="0016080C" w:rsidP="003A268F">
      <w:pPr>
        <w:rPr>
          <w:lang w:eastAsia="en-US"/>
        </w:rPr>
      </w:pPr>
    </w:p>
    <w:p w14:paraId="1DB80821" w14:textId="08F166BC" w:rsidR="0016080C" w:rsidRPr="00FB2906" w:rsidRDefault="0016080C" w:rsidP="003A268F">
      <w:pPr>
        <w:rPr>
          <w:lang w:eastAsia="en-US"/>
        </w:rPr>
      </w:pPr>
    </w:p>
    <w:p w14:paraId="14D3861C" w14:textId="74AC7333" w:rsidR="00CA0785" w:rsidRPr="00FB2906" w:rsidRDefault="00CA0785" w:rsidP="003A268F">
      <w:pPr>
        <w:rPr>
          <w:lang w:eastAsia="en-US"/>
        </w:rPr>
      </w:pPr>
      <w:r w:rsidRPr="00FB2906">
        <w:rPr>
          <w:lang w:eastAsia="en-US"/>
        </w:rPr>
        <w:tab/>
      </w:r>
    </w:p>
    <w:p w14:paraId="4F7BA5B3" w14:textId="77777777" w:rsidR="00CA0785" w:rsidRPr="00FB2906" w:rsidRDefault="00CA0785" w:rsidP="003A268F">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3A268F">
      <w:pPr>
        <w:pStyle w:val="Ttulondices"/>
      </w:pPr>
      <w:r w:rsidRPr="00FB2906">
        <w:rPr>
          <w:szCs w:val="22"/>
        </w:rPr>
        <w:br w:type="page"/>
      </w:r>
      <w:r w:rsidR="00D92F3B" w:rsidRPr="00FB2906">
        <w:lastRenderedPageBreak/>
        <w:t xml:space="preserve">Resumen </w:t>
      </w:r>
    </w:p>
    <w:p w14:paraId="0D7D8B19" w14:textId="48F67E71" w:rsidR="00ED1546" w:rsidRPr="00FB2906" w:rsidRDefault="00083684" w:rsidP="003A268F">
      <w:pPr>
        <w:rPr>
          <w:lang w:eastAsia="en-US"/>
        </w:rPr>
      </w:pPr>
      <w:r w:rsidRPr="00FB2906">
        <w:rPr>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3A268F">
      <w:pPr>
        <w:rPr>
          <w:lang w:eastAsia="en-US"/>
        </w:rPr>
      </w:pPr>
    </w:p>
    <w:p w14:paraId="3AF5F4A7" w14:textId="4798BB29" w:rsidR="008544B8" w:rsidRPr="00FB2906" w:rsidRDefault="008544B8" w:rsidP="003A268F">
      <w:pPr>
        <w:rPr>
          <w:lang w:eastAsia="en-US"/>
        </w:rPr>
      </w:pPr>
      <w:r w:rsidRPr="00FB2906">
        <w:rPr>
          <w:b/>
          <w:lang w:eastAsia="en-US"/>
        </w:rPr>
        <w:t>Palabras clave:</w:t>
      </w:r>
      <w:r w:rsidRPr="00FB2906">
        <w:rPr>
          <w:lang w:eastAsia="en-US"/>
        </w:rPr>
        <w:t xml:space="preserve"> </w:t>
      </w:r>
      <w:r w:rsidR="00083684" w:rsidRPr="00FB2906">
        <w:rPr>
          <w:lang w:eastAsia="en-US"/>
        </w:rPr>
        <w:t>estilo de vida, genómica, biométrica</w:t>
      </w:r>
    </w:p>
    <w:p w14:paraId="08B78616" w14:textId="451F0E3A" w:rsidR="008544B8" w:rsidRPr="00FB2906" w:rsidRDefault="008544B8" w:rsidP="003A268F">
      <w:pPr>
        <w:rPr>
          <w:lang w:eastAsia="en-US"/>
        </w:rPr>
      </w:pPr>
    </w:p>
    <w:p w14:paraId="5371A435" w14:textId="77777777" w:rsidR="002B3E99" w:rsidRPr="00FB2906" w:rsidRDefault="002B3E99" w:rsidP="003A268F">
      <w:pPr>
        <w:rPr>
          <w:lang w:eastAsia="en-US"/>
        </w:rPr>
      </w:pPr>
    </w:p>
    <w:p w14:paraId="2829BB68" w14:textId="77777777" w:rsidR="00D92F3B" w:rsidRPr="00FB2906" w:rsidRDefault="00D92F3B" w:rsidP="003A268F">
      <w:pPr>
        <w:rPr>
          <w:lang w:eastAsia="en-US"/>
        </w:rPr>
      </w:pPr>
      <w:bookmarkStart w:id="0" w:name="_Toc437509152"/>
      <w:r w:rsidRPr="00FB2906">
        <w:rPr>
          <w:lang w:eastAsia="en-US"/>
        </w:rPr>
        <w:br w:type="page"/>
      </w:r>
    </w:p>
    <w:p w14:paraId="669DBB93" w14:textId="77777777" w:rsidR="00D92F3B" w:rsidRPr="001A3F23" w:rsidRDefault="00D92F3B" w:rsidP="003A268F">
      <w:pPr>
        <w:pStyle w:val="Ttulondices"/>
        <w:rPr>
          <w:lang w:val="en-US"/>
        </w:rPr>
      </w:pPr>
      <w:r w:rsidRPr="001A3F23">
        <w:rPr>
          <w:lang w:val="en-US"/>
        </w:rPr>
        <w:t>Abstract</w:t>
      </w:r>
    </w:p>
    <w:p w14:paraId="4E5D0A04" w14:textId="77777777" w:rsidR="00D33196" w:rsidRPr="001A3F23" w:rsidRDefault="00D33196" w:rsidP="003A268F">
      <w:pPr>
        <w:pStyle w:val="Ttulondices"/>
        <w:rPr>
          <w:lang w:val="en-US"/>
        </w:rPr>
      </w:pPr>
    </w:p>
    <w:p w14:paraId="2EC983CA" w14:textId="0285CD97" w:rsidR="00D92F3B" w:rsidRPr="001A3F23" w:rsidRDefault="00D33196" w:rsidP="003A268F">
      <w:pPr>
        <w:rPr>
          <w:lang w:val="en-US"/>
        </w:rPr>
      </w:pPr>
      <w:r w:rsidRPr="001A3F23">
        <w:rPr>
          <w:lang w:val="en-US"/>
        </w:rPr>
        <w:t xml:space="preserve">This TFM aims to develop a predictive algorithm for lifestyle </w:t>
      </w:r>
      <w:proofErr w:type="spellStart"/>
      <w:r w:rsidRPr="001A3F23">
        <w:rPr>
          <w:lang w:val="en-US"/>
        </w:rPr>
        <w:t>personalisation</w:t>
      </w:r>
      <w:proofErr w:type="spellEnd"/>
      <w:r w:rsidRPr="001A3F23">
        <w:rPr>
          <w:lang w:val="en-US"/>
        </w:rPr>
        <w:t xml:space="preserve"> based on genomic and biometric data. The algorithm will be designed to generate </w:t>
      </w:r>
      <w:proofErr w:type="spellStart"/>
      <w:r w:rsidRPr="001A3F23">
        <w:rPr>
          <w:lang w:val="en-US"/>
        </w:rPr>
        <w:t>personalised</w:t>
      </w:r>
      <w:proofErr w:type="spellEnd"/>
      <w:r w:rsidRPr="001A3F23">
        <w:rPr>
          <w:lang w:val="en-US"/>
        </w:rPr>
        <w:t xml:space="preserve"> lifestyle recommendations for </w:t>
      </w:r>
      <w:proofErr w:type="gramStart"/>
      <w:r w:rsidRPr="001A3F23">
        <w:rPr>
          <w:lang w:val="en-US"/>
        </w:rPr>
        <w:t>each individual</w:t>
      </w:r>
      <w:proofErr w:type="gramEnd"/>
      <w:r w:rsidRPr="001A3F23">
        <w:rPr>
          <w:lang w:val="en-US"/>
        </w:rPr>
        <w:t>, taking into account their genetic predisposition to certain diseases, their response to exercise and their response to different types of diet.</w:t>
      </w:r>
    </w:p>
    <w:p w14:paraId="1F5119FE" w14:textId="77777777" w:rsidR="00D92F3B" w:rsidRPr="001A3F23" w:rsidRDefault="00D92F3B" w:rsidP="003A268F">
      <w:pPr>
        <w:rPr>
          <w:lang w:val="en-US"/>
        </w:rPr>
      </w:pPr>
    </w:p>
    <w:p w14:paraId="5043D940" w14:textId="58AEC3C0" w:rsidR="001C2FB3" w:rsidRPr="00FB2906" w:rsidRDefault="00D92F3B" w:rsidP="003A268F">
      <w:proofErr w:type="spellStart"/>
      <w:r w:rsidRPr="00FB2906">
        <w:rPr>
          <w:b/>
          <w:bCs/>
        </w:rPr>
        <w:t>Keywords</w:t>
      </w:r>
      <w:proofErr w:type="spellEnd"/>
      <w:r w:rsidRPr="00FB2906">
        <w:t xml:space="preserve">: </w:t>
      </w:r>
      <w:proofErr w:type="spellStart"/>
      <w:r w:rsidR="003540DB" w:rsidRPr="003540DB">
        <w:t>lifestyle</w:t>
      </w:r>
      <w:proofErr w:type="spellEnd"/>
      <w:r w:rsidR="003540DB" w:rsidRPr="003540DB">
        <w:t xml:space="preserve">, </w:t>
      </w:r>
      <w:proofErr w:type="spellStart"/>
      <w:r w:rsidR="003540DB" w:rsidRPr="003540DB">
        <w:t>genomics</w:t>
      </w:r>
      <w:proofErr w:type="spellEnd"/>
      <w:r w:rsidR="003540DB" w:rsidRPr="003540DB">
        <w:t xml:space="preserve">, </w:t>
      </w:r>
      <w:proofErr w:type="spellStart"/>
      <w:r w:rsidR="003540DB" w:rsidRPr="003540DB">
        <w:t>biometrics</w:t>
      </w:r>
      <w:proofErr w:type="spellEnd"/>
      <w:r w:rsidR="001C2FB3" w:rsidRPr="00FB2906">
        <w:br w:type="page"/>
      </w:r>
    </w:p>
    <w:bookmarkEnd w:id="0"/>
    <w:p w14:paraId="37509664" w14:textId="52E8292E" w:rsidR="008544B8" w:rsidRPr="00FB2906" w:rsidRDefault="007B76BF" w:rsidP="003A268F">
      <w:pPr>
        <w:pStyle w:val="Ttulondices"/>
      </w:pPr>
      <w:r w:rsidRPr="00FB2906">
        <w:t xml:space="preserve">Índice </w:t>
      </w:r>
      <w:r w:rsidR="00FA21E3" w:rsidRPr="00FB2906">
        <w:t>de contenidos</w:t>
      </w:r>
    </w:p>
    <w:p w14:paraId="2FF93FC3" w14:textId="22AB4734" w:rsidR="003A268F" w:rsidRDefault="00423E85" w:rsidP="003A268F">
      <w:pPr>
        <w:pStyle w:val="TDC1"/>
        <w:rPr>
          <w:rFonts w:eastAsiaTheme="minorEastAsia" w:cstheme="minorBidi"/>
          <w:noProof/>
          <w:kern w:val="2"/>
          <w14:ligatures w14:val="standardContextual"/>
        </w:rPr>
      </w:pPr>
      <w:r w:rsidRPr="00FB2906">
        <w:rPr>
          <w:sz w:val="22"/>
        </w:rPr>
        <w:fldChar w:fldCharType="begin"/>
      </w:r>
      <w:r w:rsidRPr="00FB2906">
        <w:rPr>
          <w:sz w:val="22"/>
        </w:rPr>
        <w:instrText xml:space="preserve"> TOC \o "1-3" \h \z \u </w:instrText>
      </w:r>
      <w:r w:rsidRPr="00FB2906">
        <w:rPr>
          <w:sz w:val="22"/>
        </w:rPr>
        <w:fldChar w:fldCharType="separate"/>
      </w:r>
      <w:hyperlink w:anchor="_Toc165986793" w:history="1">
        <w:r w:rsidR="003A268F" w:rsidRPr="00270772">
          <w:rPr>
            <w:rStyle w:val="Hipervnculo"/>
            <w:noProof/>
          </w:rPr>
          <w:t>1.</w:t>
        </w:r>
        <w:r w:rsidR="003A268F">
          <w:rPr>
            <w:rFonts w:eastAsiaTheme="minorEastAsia" w:cstheme="minorBidi"/>
            <w:noProof/>
            <w:kern w:val="2"/>
            <w14:ligatures w14:val="standardContextual"/>
          </w:rPr>
          <w:tab/>
        </w:r>
        <w:r w:rsidR="003A268F" w:rsidRPr="00270772">
          <w:rPr>
            <w:rStyle w:val="Hipervnculo"/>
            <w:noProof/>
          </w:rPr>
          <w:t>Introducción</w:t>
        </w:r>
        <w:r w:rsidR="003A268F">
          <w:rPr>
            <w:noProof/>
            <w:webHidden/>
          </w:rPr>
          <w:tab/>
        </w:r>
        <w:r w:rsidR="003A268F">
          <w:rPr>
            <w:noProof/>
            <w:webHidden/>
          </w:rPr>
          <w:fldChar w:fldCharType="begin"/>
        </w:r>
        <w:r w:rsidR="003A268F">
          <w:rPr>
            <w:noProof/>
            <w:webHidden/>
          </w:rPr>
          <w:instrText xml:space="preserve"> PAGEREF _Toc165986793 \h </w:instrText>
        </w:r>
        <w:r w:rsidR="003A268F">
          <w:rPr>
            <w:noProof/>
            <w:webHidden/>
          </w:rPr>
        </w:r>
        <w:r w:rsidR="003A268F">
          <w:rPr>
            <w:noProof/>
            <w:webHidden/>
          </w:rPr>
          <w:fldChar w:fldCharType="separate"/>
        </w:r>
        <w:r w:rsidR="003A268F">
          <w:rPr>
            <w:noProof/>
            <w:webHidden/>
          </w:rPr>
          <w:t>8</w:t>
        </w:r>
        <w:r w:rsidR="003A268F">
          <w:rPr>
            <w:noProof/>
            <w:webHidden/>
          </w:rPr>
          <w:fldChar w:fldCharType="end"/>
        </w:r>
      </w:hyperlink>
    </w:p>
    <w:p w14:paraId="080FF349" w14:textId="4DE6698C" w:rsidR="003A268F" w:rsidRDefault="003A268F" w:rsidP="003A268F">
      <w:pPr>
        <w:pStyle w:val="TDC2"/>
        <w:rPr>
          <w:rFonts w:eastAsiaTheme="minorEastAsia" w:cstheme="minorBidi"/>
          <w:noProof/>
          <w:kern w:val="2"/>
          <w14:ligatures w14:val="standardContextual"/>
        </w:rPr>
      </w:pPr>
      <w:hyperlink w:anchor="_Toc165986794" w:history="1">
        <w:r w:rsidRPr="00270772">
          <w:rPr>
            <w:rStyle w:val="Hipervnculo"/>
            <w:noProof/>
          </w:rPr>
          <w:t>1.1.</w:t>
        </w:r>
        <w:r>
          <w:rPr>
            <w:rFonts w:eastAsiaTheme="minorEastAsia" w:cstheme="minorBidi"/>
            <w:noProof/>
            <w:kern w:val="2"/>
            <w14:ligatures w14:val="standardContextual"/>
          </w:rPr>
          <w:tab/>
        </w:r>
        <w:r w:rsidRPr="00270772">
          <w:rPr>
            <w:rStyle w:val="Hipervnculo"/>
            <w:noProof/>
          </w:rPr>
          <w:t>Justificación</w:t>
        </w:r>
        <w:r>
          <w:rPr>
            <w:noProof/>
            <w:webHidden/>
          </w:rPr>
          <w:tab/>
        </w:r>
        <w:r>
          <w:rPr>
            <w:noProof/>
            <w:webHidden/>
          </w:rPr>
          <w:fldChar w:fldCharType="begin"/>
        </w:r>
        <w:r>
          <w:rPr>
            <w:noProof/>
            <w:webHidden/>
          </w:rPr>
          <w:instrText xml:space="preserve"> PAGEREF _Toc165986794 \h </w:instrText>
        </w:r>
        <w:r>
          <w:rPr>
            <w:noProof/>
            <w:webHidden/>
          </w:rPr>
        </w:r>
        <w:r>
          <w:rPr>
            <w:noProof/>
            <w:webHidden/>
          </w:rPr>
          <w:fldChar w:fldCharType="separate"/>
        </w:r>
        <w:r>
          <w:rPr>
            <w:noProof/>
            <w:webHidden/>
          </w:rPr>
          <w:t>8</w:t>
        </w:r>
        <w:r>
          <w:rPr>
            <w:noProof/>
            <w:webHidden/>
          </w:rPr>
          <w:fldChar w:fldCharType="end"/>
        </w:r>
      </w:hyperlink>
    </w:p>
    <w:p w14:paraId="66F4EA05" w14:textId="44E85FAB" w:rsidR="003A268F" w:rsidRDefault="003A268F" w:rsidP="003A268F">
      <w:pPr>
        <w:pStyle w:val="TDC2"/>
        <w:rPr>
          <w:rFonts w:eastAsiaTheme="minorEastAsia" w:cstheme="minorBidi"/>
          <w:noProof/>
          <w:kern w:val="2"/>
          <w14:ligatures w14:val="standardContextual"/>
        </w:rPr>
      </w:pPr>
      <w:hyperlink w:anchor="_Toc165986795" w:history="1">
        <w:r w:rsidRPr="00270772">
          <w:rPr>
            <w:rStyle w:val="Hipervnculo"/>
            <w:noProof/>
          </w:rPr>
          <w:t>1.2.</w:t>
        </w:r>
        <w:r>
          <w:rPr>
            <w:rFonts w:eastAsiaTheme="minorEastAsia" w:cstheme="minorBidi"/>
            <w:noProof/>
            <w:kern w:val="2"/>
            <w14:ligatures w14:val="standardContextual"/>
          </w:rPr>
          <w:tab/>
        </w:r>
        <w:r w:rsidRPr="00270772">
          <w:rPr>
            <w:rStyle w:val="Hipervnculo"/>
            <w:noProof/>
          </w:rPr>
          <w:t>Planteamiento del problema</w:t>
        </w:r>
        <w:r>
          <w:rPr>
            <w:noProof/>
            <w:webHidden/>
          </w:rPr>
          <w:tab/>
        </w:r>
        <w:r>
          <w:rPr>
            <w:noProof/>
            <w:webHidden/>
          </w:rPr>
          <w:fldChar w:fldCharType="begin"/>
        </w:r>
        <w:r>
          <w:rPr>
            <w:noProof/>
            <w:webHidden/>
          </w:rPr>
          <w:instrText xml:space="preserve"> PAGEREF _Toc165986795 \h </w:instrText>
        </w:r>
        <w:r>
          <w:rPr>
            <w:noProof/>
            <w:webHidden/>
          </w:rPr>
        </w:r>
        <w:r>
          <w:rPr>
            <w:noProof/>
            <w:webHidden/>
          </w:rPr>
          <w:fldChar w:fldCharType="separate"/>
        </w:r>
        <w:r>
          <w:rPr>
            <w:noProof/>
            <w:webHidden/>
          </w:rPr>
          <w:t>10</w:t>
        </w:r>
        <w:r>
          <w:rPr>
            <w:noProof/>
            <w:webHidden/>
          </w:rPr>
          <w:fldChar w:fldCharType="end"/>
        </w:r>
      </w:hyperlink>
    </w:p>
    <w:p w14:paraId="5CC2ABFD" w14:textId="3CBFC239" w:rsidR="003A268F" w:rsidRDefault="003A268F" w:rsidP="003A268F">
      <w:pPr>
        <w:pStyle w:val="TDC2"/>
        <w:rPr>
          <w:rFonts w:eastAsiaTheme="minorEastAsia" w:cstheme="minorBidi"/>
          <w:noProof/>
          <w:kern w:val="2"/>
          <w14:ligatures w14:val="standardContextual"/>
        </w:rPr>
      </w:pPr>
      <w:hyperlink w:anchor="_Toc165986796" w:history="1">
        <w:r w:rsidRPr="00270772">
          <w:rPr>
            <w:rStyle w:val="Hipervnculo"/>
            <w:noProof/>
          </w:rPr>
          <w:t>Objetivos</w:t>
        </w:r>
        <w:r>
          <w:rPr>
            <w:noProof/>
            <w:webHidden/>
          </w:rPr>
          <w:tab/>
        </w:r>
        <w:r>
          <w:rPr>
            <w:noProof/>
            <w:webHidden/>
          </w:rPr>
          <w:fldChar w:fldCharType="begin"/>
        </w:r>
        <w:r>
          <w:rPr>
            <w:noProof/>
            <w:webHidden/>
          </w:rPr>
          <w:instrText xml:space="preserve"> PAGEREF _Toc165986796 \h </w:instrText>
        </w:r>
        <w:r>
          <w:rPr>
            <w:noProof/>
            <w:webHidden/>
          </w:rPr>
        </w:r>
        <w:r>
          <w:rPr>
            <w:noProof/>
            <w:webHidden/>
          </w:rPr>
          <w:fldChar w:fldCharType="separate"/>
        </w:r>
        <w:r>
          <w:rPr>
            <w:noProof/>
            <w:webHidden/>
          </w:rPr>
          <w:t>10</w:t>
        </w:r>
        <w:r>
          <w:rPr>
            <w:noProof/>
            <w:webHidden/>
          </w:rPr>
          <w:fldChar w:fldCharType="end"/>
        </w:r>
      </w:hyperlink>
    </w:p>
    <w:p w14:paraId="334CF183" w14:textId="49AB32C3" w:rsidR="003A268F" w:rsidRDefault="003A268F" w:rsidP="003A268F">
      <w:pPr>
        <w:pStyle w:val="TDC1"/>
        <w:rPr>
          <w:rFonts w:eastAsiaTheme="minorEastAsia" w:cstheme="minorBidi"/>
          <w:noProof/>
          <w:kern w:val="2"/>
          <w14:ligatures w14:val="standardContextual"/>
        </w:rPr>
      </w:pPr>
      <w:hyperlink w:anchor="_Toc165986797" w:history="1">
        <w:r w:rsidRPr="00270772">
          <w:rPr>
            <w:rStyle w:val="Hipervnculo"/>
            <w:noProof/>
          </w:rPr>
          <w:t>2.</w:t>
        </w:r>
        <w:r>
          <w:rPr>
            <w:rFonts w:eastAsiaTheme="minorEastAsia" w:cstheme="minorBidi"/>
            <w:noProof/>
            <w:kern w:val="2"/>
            <w14:ligatures w14:val="standardContextual"/>
          </w:rPr>
          <w:tab/>
        </w:r>
        <w:r w:rsidRPr="00270772">
          <w:rPr>
            <w:rStyle w:val="Hipervnculo"/>
            <w:noProof/>
          </w:rPr>
          <w:t>Marco teórico</w:t>
        </w:r>
        <w:r>
          <w:rPr>
            <w:noProof/>
            <w:webHidden/>
          </w:rPr>
          <w:tab/>
        </w:r>
        <w:r>
          <w:rPr>
            <w:noProof/>
            <w:webHidden/>
          </w:rPr>
          <w:fldChar w:fldCharType="begin"/>
        </w:r>
        <w:r>
          <w:rPr>
            <w:noProof/>
            <w:webHidden/>
          </w:rPr>
          <w:instrText xml:space="preserve"> PAGEREF _Toc165986797 \h </w:instrText>
        </w:r>
        <w:r>
          <w:rPr>
            <w:noProof/>
            <w:webHidden/>
          </w:rPr>
        </w:r>
        <w:r>
          <w:rPr>
            <w:noProof/>
            <w:webHidden/>
          </w:rPr>
          <w:fldChar w:fldCharType="separate"/>
        </w:r>
        <w:r>
          <w:rPr>
            <w:noProof/>
            <w:webHidden/>
          </w:rPr>
          <w:t>11</w:t>
        </w:r>
        <w:r>
          <w:rPr>
            <w:noProof/>
            <w:webHidden/>
          </w:rPr>
          <w:fldChar w:fldCharType="end"/>
        </w:r>
      </w:hyperlink>
    </w:p>
    <w:p w14:paraId="29D9F7F2" w14:textId="7852184C" w:rsidR="003A268F" w:rsidRDefault="003A268F" w:rsidP="003A268F">
      <w:pPr>
        <w:pStyle w:val="TDC1"/>
        <w:rPr>
          <w:rFonts w:eastAsiaTheme="minorEastAsia" w:cstheme="minorBidi"/>
          <w:noProof/>
          <w:kern w:val="2"/>
          <w14:ligatures w14:val="standardContextual"/>
        </w:rPr>
      </w:pPr>
      <w:hyperlink w:anchor="_Toc165986798" w:history="1">
        <w:r w:rsidRPr="00270772">
          <w:rPr>
            <w:rStyle w:val="Hipervnculo"/>
            <w:noProof/>
          </w:rPr>
          <w:t>3.</w:t>
        </w:r>
        <w:r>
          <w:rPr>
            <w:rFonts w:eastAsiaTheme="minorEastAsia" w:cstheme="minorBidi"/>
            <w:noProof/>
            <w:kern w:val="2"/>
            <w14:ligatures w14:val="standardContextual"/>
          </w:rPr>
          <w:tab/>
        </w:r>
        <w:r w:rsidRPr="00270772">
          <w:rPr>
            <w:rStyle w:val="Hipervnculo"/>
            <w:noProof/>
          </w:rPr>
          <w:t>Metodología</w:t>
        </w:r>
        <w:r>
          <w:rPr>
            <w:noProof/>
            <w:webHidden/>
          </w:rPr>
          <w:tab/>
        </w:r>
        <w:r>
          <w:rPr>
            <w:noProof/>
            <w:webHidden/>
          </w:rPr>
          <w:fldChar w:fldCharType="begin"/>
        </w:r>
        <w:r>
          <w:rPr>
            <w:noProof/>
            <w:webHidden/>
          </w:rPr>
          <w:instrText xml:space="preserve"> PAGEREF _Toc165986798 \h </w:instrText>
        </w:r>
        <w:r>
          <w:rPr>
            <w:noProof/>
            <w:webHidden/>
          </w:rPr>
        </w:r>
        <w:r>
          <w:rPr>
            <w:noProof/>
            <w:webHidden/>
          </w:rPr>
          <w:fldChar w:fldCharType="separate"/>
        </w:r>
        <w:r>
          <w:rPr>
            <w:noProof/>
            <w:webHidden/>
          </w:rPr>
          <w:t>13</w:t>
        </w:r>
        <w:r>
          <w:rPr>
            <w:noProof/>
            <w:webHidden/>
          </w:rPr>
          <w:fldChar w:fldCharType="end"/>
        </w:r>
      </w:hyperlink>
    </w:p>
    <w:p w14:paraId="2A09D216" w14:textId="104D91FC" w:rsidR="003A268F" w:rsidRDefault="003A268F" w:rsidP="003A268F">
      <w:pPr>
        <w:pStyle w:val="TDC2"/>
        <w:rPr>
          <w:rFonts w:eastAsiaTheme="minorEastAsia" w:cstheme="minorBidi"/>
          <w:noProof/>
          <w:kern w:val="2"/>
          <w14:ligatures w14:val="standardContextual"/>
        </w:rPr>
      </w:pPr>
      <w:hyperlink w:anchor="_Toc165986799" w:history="1">
        <w:r w:rsidRPr="00270772">
          <w:rPr>
            <w:rStyle w:val="Hipervnculo"/>
            <w:noProof/>
          </w:rPr>
          <w:t>3.1.</w:t>
        </w:r>
        <w:r>
          <w:rPr>
            <w:rFonts w:eastAsiaTheme="minorEastAsia" w:cstheme="minorBidi"/>
            <w:noProof/>
            <w:kern w:val="2"/>
            <w14:ligatures w14:val="standardContextual"/>
          </w:rPr>
          <w:tab/>
        </w:r>
        <w:r w:rsidRPr="00270772">
          <w:rPr>
            <w:rStyle w:val="Hipervnculo"/>
            <w:noProof/>
          </w:rPr>
          <w:t>Recolección de datos y preparación del modelo</w:t>
        </w:r>
        <w:r>
          <w:rPr>
            <w:noProof/>
            <w:webHidden/>
          </w:rPr>
          <w:tab/>
        </w:r>
        <w:r>
          <w:rPr>
            <w:noProof/>
            <w:webHidden/>
          </w:rPr>
          <w:fldChar w:fldCharType="begin"/>
        </w:r>
        <w:r>
          <w:rPr>
            <w:noProof/>
            <w:webHidden/>
          </w:rPr>
          <w:instrText xml:space="preserve"> PAGEREF _Toc165986799 \h </w:instrText>
        </w:r>
        <w:r>
          <w:rPr>
            <w:noProof/>
            <w:webHidden/>
          </w:rPr>
        </w:r>
        <w:r>
          <w:rPr>
            <w:noProof/>
            <w:webHidden/>
          </w:rPr>
          <w:fldChar w:fldCharType="separate"/>
        </w:r>
        <w:r>
          <w:rPr>
            <w:noProof/>
            <w:webHidden/>
          </w:rPr>
          <w:t>13</w:t>
        </w:r>
        <w:r>
          <w:rPr>
            <w:noProof/>
            <w:webHidden/>
          </w:rPr>
          <w:fldChar w:fldCharType="end"/>
        </w:r>
      </w:hyperlink>
    </w:p>
    <w:p w14:paraId="55CD614B" w14:textId="66C5BF75" w:rsidR="003A268F" w:rsidRDefault="003A268F" w:rsidP="003A268F">
      <w:pPr>
        <w:pStyle w:val="TDC3"/>
        <w:rPr>
          <w:rFonts w:eastAsiaTheme="minorEastAsia" w:cstheme="minorBidi"/>
          <w:noProof/>
          <w:kern w:val="2"/>
          <w14:ligatures w14:val="standardContextual"/>
        </w:rPr>
      </w:pPr>
      <w:hyperlink w:anchor="_Toc165986800" w:history="1">
        <w:r w:rsidRPr="00270772">
          <w:rPr>
            <w:rStyle w:val="Hipervnculo"/>
            <w:noProof/>
          </w:rPr>
          <w:t>3.1.1.</w:t>
        </w:r>
        <w:r>
          <w:rPr>
            <w:rFonts w:eastAsiaTheme="minorEastAsia" w:cstheme="minorBidi"/>
            <w:noProof/>
            <w:kern w:val="2"/>
            <w14:ligatures w14:val="standardContextual"/>
          </w:rPr>
          <w:tab/>
        </w:r>
        <w:r w:rsidRPr="00270772">
          <w:rPr>
            <w:rStyle w:val="Hipervnculo"/>
            <w:noProof/>
          </w:rPr>
          <w:t>Preparación de los datos</w:t>
        </w:r>
        <w:r>
          <w:rPr>
            <w:noProof/>
            <w:webHidden/>
          </w:rPr>
          <w:tab/>
        </w:r>
        <w:r>
          <w:rPr>
            <w:noProof/>
            <w:webHidden/>
          </w:rPr>
          <w:fldChar w:fldCharType="begin"/>
        </w:r>
        <w:r>
          <w:rPr>
            <w:noProof/>
            <w:webHidden/>
          </w:rPr>
          <w:instrText xml:space="preserve"> PAGEREF _Toc165986800 \h </w:instrText>
        </w:r>
        <w:r>
          <w:rPr>
            <w:noProof/>
            <w:webHidden/>
          </w:rPr>
        </w:r>
        <w:r>
          <w:rPr>
            <w:noProof/>
            <w:webHidden/>
          </w:rPr>
          <w:fldChar w:fldCharType="separate"/>
        </w:r>
        <w:r>
          <w:rPr>
            <w:noProof/>
            <w:webHidden/>
          </w:rPr>
          <w:t>13</w:t>
        </w:r>
        <w:r>
          <w:rPr>
            <w:noProof/>
            <w:webHidden/>
          </w:rPr>
          <w:fldChar w:fldCharType="end"/>
        </w:r>
      </w:hyperlink>
    </w:p>
    <w:p w14:paraId="431A6924" w14:textId="00933239" w:rsidR="003A268F" w:rsidRDefault="003A268F" w:rsidP="003A268F">
      <w:pPr>
        <w:pStyle w:val="TDC3"/>
        <w:rPr>
          <w:rFonts w:eastAsiaTheme="minorEastAsia" w:cstheme="minorBidi"/>
          <w:noProof/>
          <w:kern w:val="2"/>
          <w14:ligatures w14:val="standardContextual"/>
        </w:rPr>
      </w:pPr>
      <w:hyperlink w:anchor="_Toc165986801" w:history="1">
        <w:r w:rsidRPr="00270772">
          <w:rPr>
            <w:rStyle w:val="Hipervnculo"/>
            <w:noProof/>
          </w:rPr>
          <w:t>3.1.2.</w:t>
        </w:r>
        <w:r>
          <w:rPr>
            <w:rFonts w:eastAsiaTheme="minorEastAsia" w:cstheme="minorBidi"/>
            <w:noProof/>
            <w:kern w:val="2"/>
            <w14:ligatures w14:val="standardContextual"/>
          </w:rPr>
          <w:tab/>
        </w:r>
        <w:r w:rsidRPr="00270772">
          <w:rPr>
            <w:rStyle w:val="Hipervnculo"/>
            <w:noProof/>
          </w:rPr>
          <w:t>Entrenamiento del modelo</w:t>
        </w:r>
        <w:r>
          <w:rPr>
            <w:noProof/>
            <w:webHidden/>
          </w:rPr>
          <w:tab/>
        </w:r>
        <w:r>
          <w:rPr>
            <w:noProof/>
            <w:webHidden/>
          </w:rPr>
          <w:fldChar w:fldCharType="begin"/>
        </w:r>
        <w:r>
          <w:rPr>
            <w:noProof/>
            <w:webHidden/>
          </w:rPr>
          <w:instrText xml:space="preserve"> PAGEREF _Toc165986801 \h </w:instrText>
        </w:r>
        <w:r>
          <w:rPr>
            <w:noProof/>
            <w:webHidden/>
          </w:rPr>
        </w:r>
        <w:r>
          <w:rPr>
            <w:noProof/>
            <w:webHidden/>
          </w:rPr>
          <w:fldChar w:fldCharType="separate"/>
        </w:r>
        <w:r>
          <w:rPr>
            <w:noProof/>
            <w:webHidden/>
          </w:rPr>
          <w:t>13</w:t>
        </w:r>
        <w:r>
          <w:rPr>
            <w:noProof/>
            <w:webHidden/>
          </w:rPr>
          <w:fldChar w:fldCharType="end"/>
        </w:r>
      </w:hyperlink>
    </w:p>
    <w:p w14:paraId="67405D52" w14:textId="7C358364" w:rsidR="003A268F" w:rsidRDefault="003A268F" w:rsidP="003A268F">
      <w:pPr>
        <w:pStyle w:val="TDC2"/>
        <w:rPr>
          <w:rFonts w:eastAsiaTheme="minorEastAsia" w:cstheme="minorBidi"/>
          <w:noProof/>
          <w:kern w:val="2"/>
          <w14:ligatures w14:val="standardContextual"/>
        </w:rPr>
      </w:pPr>
      <w:hyperlink w:anchor="_Toc165986802" w:history="1">
        <w:r w:rsidRPr="00270772">
          <w:rPr>
            <w:rStyle w:val="Hipervnculo"/>
            <w:noProof/>
          </w:rPr>
          <w:t>3.2.</w:t>
        </w:r>
        <w:r>
          <w:rPr>
            <w:rFonts w:eastAsiaTheme="minorEastAsia" w:cstheme="minorBidi"/>
            <w:noProof/>
            <w:kern w:val="2"/>
            <w14:ligatures w14:val="standardContextual"/>
          </w:rPr>
          <w:tab/>
        </w:r>
        <w:r w:rsidRPr="00270772">
          <w:rPr>
            <w:rStyle w:val="Hipervnculo"/>
            <w:noProof/>
          </w:rPr>
          <w:t>Desarrollo del prototipo de la web</w:t>
        </w:r>
        <w:r>
          <w:rPr>
            <w:noProof/>
            <w:webHidden/>
          </w:rPr>
          <w:tab/>
        </w:r>
        <w:r>
          <w:rPr>
            <w:noProof/>
            <w:webHidden/>
          </w:rPr>
          <w:fldChar w:fldCharType="begin"/>
        </w:r>
        <w:r>
          <w:rPr>
            <w:noProof/>
            <w:webHidden/>
          </w:rPr>
          <w:instrText xml:space="preserve"> PAGEREF _Toc165986802 \h </w:instrText>
        </w:r>
        <w:r>
          <w:rPr>
            <w:noProof/>
            <w:webHidden/>
          </w:rPr>
        </w:r>
        <w:r>
          <w:rPr>
            <w:noProof/>
            <w:webHidden/>
          </w:rPr>
          <w:fldChar w:fldCharType="separate"/>
        </w:r>
        <w:r>
          <w:rPr>
            <w:noProof/>
            <w:webHidden/>
          </w:rPr>
          <w:t>13</w:t>
        </w:r>
        <w:r>
          <w:rPr>
            <w:noProof/>
            <w:webHidden/>
          </w:rPr>
          <w:fldChar w:fldCharType="end"/>
        </w:r>
      </w:hyperlink>
    </w:p>
    <w:p w14:paraId="2B490B6D" w14:textId="74D5A2C7" w:rsidR="003A268F" w:rsidRDefault="003A268F" w:rsidP="003A268F">
      <w:pPr>
        <w:pStyle w:val="TDC3"/>
        <w:rPr>
          <w:rFonts w:eastAsiaTheme="minorEastAsia" w:cstheme="minorBidi"/>
          <w:noProof/>
          <w:kern w:val="2"/>
          <w14:ligatures w14:val="standardContextual"/>
        </w:rPr>
      </w:pPr>
      <w:hyperlink w:anchor="_Toc165986803" w:history="1">
        <w:r w:rsidRPr="00270772">
          <w:rPr>
            <w:rStyle w:val="Hipervnculo"/>
            <w:noProof/>
          </w:rPr>
          <w:t>3.2.1.</w:t>
        </w:r>
        <w:r>
          <w:rPr>
            <w:rFonts w:eastAsiaTheme="minorEastAsia" w:cstheme="minorBidi"/>
            <w:noProof/>
            <w:kern w:val="2"/>
            <w14:ligatures w14:val="standardContextual"/>
          </w:rPr>
          <w:tab/>
        </w:r>
        <w:r w:rsidRPr="00270772">
          <w:rPr>
            <w:rStyle w:val="Hipervnculo"/>
            <w:noProof/>
          </w:rPr>
          <w:t>Consideraciones para el desarrollo de la web</w:t>
        </w:r>
        <w:r>
          <w:rPr>
            <w:noProof/>
            <w:webHidden/>
          </w:rPr>
          <w:tab/>
        </w:r>
        <w:r>
          <w:rPr>
            <w:noProof/>
            <w:webHidden/>
          </w:rPr>
          <w:fldChar w:fldCharType="begin"/>
        </w:r>
        <w:r>
          <w:rPr>
            <w:noProof/>
            <w:webHidden/>
          </w:rPr>
          <w:instrText xml:space="preserve"> PAGEREF _Toc165986803 \h </w:instrText>
        </w:r>
        <w:r>
          <w:rPr>
            <w:noProof/>
            <w:webHidden/>
          </w:rPr>
        </w:r>
        <w:r>
          <w:rPr>
            <w:noProof/>
            <w:webHidden/>
          </w:rPr>
          <w:fldChar w:fldCharType="separate"/>
        </w:r>
        <w:r>
          <w:rPr>
            <w:noProof/>
            <w:webHidden/>
          </w:rPr>
          <w:t>13</w:t>
        </w:r>
        <w:r>
          <w:rPr>
            <w:noProof/>
            <w:webHidden/>
          </w:rPr>
          <w:fldChar w:fldCharType="end"/>
        </w:r>
      </w:hyperlink>
    </w:p>
    <w:p w14:paraId="2C481902" w14:textId="3C0AD763" w:rsidR="003A268F" w:rsidRDefault="003A268F" w:rsidP="003A268F">
      <w:pPr>
        <w:pStyle w:val="TDC3"/>
        <w:rPr>
          <w:rFonts w:eastAsiaTheme="minorEastAsia" w:cstheme="minorBidi"/>
          <w:noProof/>
          <w:kern w:val="2"/>
          <w14:ligatures w14:val="standardContextual"/>
        </w:rPr>
      </w:pPr>
      <w:hyperlink w:anchor="_Toc165986804" w:history="1">
        <w:r w:rsidRPr="00270772">
          <w:rPr>
            <w:rStyle w:val="Hipervnculo"/>
            <w:noProof/>
          </w:rPr>
          <w:t>3.2.2.</w:t>
        </w:r>
        <w:r>
          <w:rPr>
            <w:rFonts w:eastAsiaTheme="minorEastAsia" w:cstheme="minorBidi"/>
            <w:noProof/>
            <w:kern w:val="2"/>
            <w14:ligatures w14:val="standardContextual"/>
          </w:rPr>
          <w:tab/>
        </w:r>
        <w:r w:rsidRPr="00270772">
          <w:rPr>
            <w:rStyle w:val="Hipervnculo"/>
            <w:noProof/>
          </w:rPr>
          <w:t>Pasos para el desarrollo de nuestra web</w:t>
        </w:r>
        <w:r>
          <w:rPr>
            <w:noProof/>
            <w:webHidden/>
          </w:rPr>
          <w:tab/>
        </w:r>
        <w:r>
          <w:rPr>
            <w:noProof/>
            <w:webHidden/>
          </w:rPr>
          <w:fldChar w:fldCharType="begin"/>
        </w:r>
        <w:r>
          <w:rPr>
            <w:noProof/>
            <w:webHidden/>
          </w:rPr>
          <w:instrText xml:space="preserve"> PAGEREF _Toc165986804 \h </w:instrText>
        </w:r>
        <w:r>
          <w:rPr>
            <w:noProof/>
            <w:webHidden/>
          </w:rPr>
        </w:r>
        <w:r>
          <w:rPr>
            <w:noProof/>
            <w:webHidden/>
          </w:rPr>
          <w:fldChar w:fldCharType="separate"/>
        </w:r>
        <w:r>
          <w:rPr>
            <w:noProof/>
            <w:webHidden/>
          </w:rPr>
          <w:t>14</w:t>
        </w:r>
        <w:r>
          <w:rPr>
            <w:noProof/>
            <w:webHidden/>
          </w:rPr>
          <w:fldChar w:fldCharType="end"/>
        </w:r>
      </w:hyperlink>
    </w:p>
    <w:p w14:paraId="64F43558" w14:textId="60617144" w:rsidR="003A268F" w:rsidRDefault="003A268F" w:rsidP="003A268F">
      <w:pPr>
        <w:pStyle w:val="TDC3"/>
        <w:rPr>
          <w:rFonts w:eastAsiaTheme="minorEastAsia" w:cstheme="minorBidi"/>
          <w:noProof/>
          <w:kern w:val="2"/>
          <w14:ligatures w14:val="standardContextual"/>
        </w:rPr>
      </w:pPr>
      <w:hyperlink w:anchor="_Toc165986805" w:history="1">
        <w:r w:rsidRPr="00270772">
          <w:rPr>
            <w:rStyle w:val="Hipervnculo"/>
            <w:noProof/>
          </w:rPr>
          <w:t>3.2.3.</w:t>
        </w:r>
        <w:r>
          <w:rPr>
            <w:rFonts w:eastAsiaTheme="minorEastAsia" w:cstheme="minorBidi"/>
            <w:noProof/>
            <w:kern w:val="2"/>
            <w14:ligatures w14:val="standardContextual"/>
          </w:rPr>
          <w:tab/>
        </w:r>
        <w:r w:rsidRPr="00270772">
          <w:rPr>
            <w:rStyle w:val="Hipervnculo"/>
            <w:noProof/>
          </w:rPr>
          <w:t>Pruebas de validación</w:t>
        </w:r>
        <w:r>
          <w:rPr>
            <w:noProof/>
            <w:webHidden/>
          </w:rPr>
          <w:tab/>
        </w:r>
        <w:r>
          <w:rPr>
            <w:noProof/>
            <w:webHidden/>
          </w:rPr>
          <w:fldChar w:fldCharType="begin"/>
        </w:r>
        <w:r>
          <w:rPr>
            <w:noProof/>
            <w:webHidden/>
          </w:rPr>
          <w:instrText xml:space="preserve"> PAGEREF _Toc165986805 \h </w:instrText>
        </w:r>
        <w:r>
          <w:rPr>
            <w:noProof/>
            <w:webHidden/>
          </w:rPr>
        </w:r>
        <w:r>
          <w:rPr>
            <w:noProof/>
            <w:webHidden/>
          </w:rPr>
          <w:fldChar w:fldCharType="separate"/>
        </w:r>
        <w:r>
          <w:rPr>
            <w:noProof/>
            <w:webHidden/>
          </w:rPr>
          <w:t>17</w:t>
        </w:r>
        <w:r>
          <w:rPr>
            <w:noProof/>
            <w:webHidden/>
          </w:rPr>
          <w:fldChar w:fldCharType="end"/>
        </w:r>
      </w:hyperlink>
    </w:p>
    <w:p w14:paraId="07AF6616" w14:textId="1054F841" w:rsidR="003A268F" w:rsidRDefault="003A268F" w:rsidP="003A268F">
      <w:pPr>
        <w:pStyle w:val="TDC2"/>
        <w:rPr>
          <w:rFonts w:eastAsiaTheme="minorEastAsia" w:cstheme="minorBidi"/>
          <w:noProof/>
          <w:kern w:val="2"/>
          <w14:ligatures w14:val="standardContextual"/>
        </w:rPr>
      </w:pPr>
      <w:hyperlink w:anchor="_Toc165986806" w:history="1">
        <w:r w:rsidRPr="00270772">
          <w:rPr>
            <w:rStyle w:val="Hipervnculo"/>
            <w:noProof/>
          </w:rPr>
          <w:t>3.3.</w:t>
        </w:r>
        <w:r>
          <w:rPr>
            <w:rFonts w:eastAsiaTheme="minorEastAsia" w:cstheme="minorBidi"/>
            <w:noProof/>
            <w:kern w:val="2"/>
            <w14:ligatures w14:val="standardContextual"/>
          </w:rPr>
          <w:tab/>
        </w:r>
        <w:r w:rsidRPr="00270772">
          <w:rPr>
            <w:rStyle w:val="Hipervnculo"/>
            <w:noProof/>
            <w:highlight w:val="yellow"/>
          </w:rPr>
          <w:t>3.3.  Esquema y funcionamiento formal del RAG</w:t>
        </w:r>
        <w:r>
          <w:rPr>
            <w:noProof/>
            <w:webHidden/>
          </w:rPr>
          <w:tab/>
        </w:r>
        <w:r>
          <w:rPr>
            <w:noProof/>
            <w:webHidden/>
          </w:rPr>
          <w:fldChar w:fldCharType="begin"/>
        </w:r>
        <w:r>
          <w:rPr>
            <w:noProof/>
            <w:webHidden/>
          </w:rPr>
          <w:instrText xml:space="preserve"> PAGEREF _Toc165986806 \h </w:instrText>
        </w:r>
        <w:r>
          <w:rPr>
            <w:noProof/>
            <w:webHidden/>
          </w:rPr>
        </w:r>
        <w:r>
          <w:rPr>
            <w:noProof/>
            <w:webHidden/>
          </w:rPr>
          <w:fldChar w:fldCharType="separate"/>
        </w:r>
        <w:r>
          <w:rPr>
            <w:noProof/>
            <w:webHidden/>
          </w:rPr>
          <w:t>17</w:t>
        </w:r>
        <w:r>
          <w:rPr>
            <w:noProof/>
            <w:webHidden/>
          </w:rPr>
          <w:fldChar w:fldCharType="end"/>
        </w:r>
      </w:hyperlink>
    </w:p>
    <w:p w14:paraId="6EEC09CB" w14:textId="64BAD711" w:rsidR="003A268F" w:rsidRDefault="003A268F" w:rsidP="003A268F">
      <w:pPr>
        <w:pStyle w:val="TDC1"/>
        <w:rPr>
          <w:rFonts w:eastAsiaTheme="minorEastAsia" w:cstheme="minorBidi"/>
          <w:noProof/>
          <w:kern w:val="2"/>
          <w14:ligatures w14:val="standardContextual"/>
        </w:rPr>
      </w:pPr>
      <w:hyperlink w:anchor="_Toc165986807" w:history="1">
        <w:r w:rsidRPr="00270772">
          <w:rPr>
            <w:rStyle w:val="Hipervnculo"/>
            <w:noProof/>
          </w:rPr>
          <w:t>4.</w:t>
        </w:r>
        <w:r>
          <w:rPr>
            <w:rFonts w:eastAsiaTheme="minorEastAsia" w:cstheme="minorBidi"/>
            <w:noProof/>
            <w:kern w:val="2"/>
            <w14:ligatures w14:val="standardContextual"/>
          </w:rPr>
          <w:tab/>
        </w:r>
        <w:r w:rsidRPr="00270772">
          <w:rPr>
            <w:rStyle w:val="Hipervnculo"/>
            <w:noProof/>
          </w:rPr>
          <w:t>Resultados</w:t>
        </w:r>
        <w:r>
          <w:rPr>
            <w:noProof/>
            <w:webHidden/>
          </w:rPr>
          <w:tab/>
        </w:r>
        <w:r>
          <w:rPr>
            <w:noProof/>
            <w:webHidden/>
          </w:rPr>
          <w:fldChar w:fldCharType="begin"/>
        </w:r>
        <w:r>
          <w:rPr>
            <w:noProof/>
            <w:webHidden/>
          </w:rPr>
          <w:instrText xml:space="preserve"> PAGEREF _Toc165986807 \h </w:instrText>
        </w:r>
        <w:r>
          <w:rPr>
            <w:noProof/>
            <w:webHidden/>
          </w:rPr>
        </w:r>
        <w:r>
          <w:rPr>
            <w:noProof/>
            <w:webHidden/>
          </w:rPr>
          <w:fldChar w:fldCharType="separate"/>
        </w:r>
        <w:r>
          <w:rPr>
            <w:noProof/>
            <w:webHidden/>
          </w:rPr>
          <w:t>19</w:t>
        </w:r>
        <w:r>
          <w:rPr>
            <w:noProof/>
            <w:webHidden/>
          </w:rPr>
          <w:fldChar w:fldCharType="end"/>
        </w:r>
      </w:hyperlink>
    </w:p>
    <w:p w14:paraId="7040AC9A" w14:textId="5DA37CAF" w:rsidR="003A268F" w:rsidRDefault="003A268F" w:rsidP="003A268F">
      <w:pPr>
        <w:pStyle w:val="TDC2"/>
        <w:rPr>
          <w:rFonts w:eastAsiaTheme="minorEastAsia" w:cstheme="minorBidi"/>
          <w:noProof/>
          <w:kern w:val="2"/>
          <w14:ligatures w14:val="standardContextual"/>
        </w:rPr>
      </w:pPr>
      <w:hyperlink w:anchor="_Toc165986808" w:history="1">
        <w:r w:rsidRPr="00270772">
          <w:rPr>
            <w:rStyle w:val="Hipervnculo"/>
            <w:noProof/>
          </w:rPr>
          <w:t>4.1.</w:t>
        </w:r>
        <w:r>
          <w:rPr>
            <w:rFonts w:eastAsiaTheme="minorEastAsia" w:cstheme="minorBidi"/>
            <w:noProof/>
            <w:kern w:val="2"/>
            <w14:ligatures w14:val="standardContextual"/>
          </w:rPr>
          <w:tab/>
        </w:r>
        <w:r w:rsidRPr="00270772">
          <w:rPr>
            <w:rStyle w:val="Hipervnculo"/>
            <w:noProof/>
          </w:rPr>
          <w:t>“Título 2” del menú de estilos</w:t>
        </w:r>
        <w:r>
          <w:rPr>
            <w:noProof/>
            <w:webHidden/>
          </w:rPr>
          <w:tab/>
        </w:r>
        <w:r>
          <w:rPr>
            <w:noProof/>
            <w:webHidden/>
          </w:rPr>
          <w:fldChar w:fldCharType="begin"/>
        </w:r>
        <w:r>
          <w:rPr>
            <w:noProof/>
            <w:webHidden/>
          </w:rPr>
          <w:instrText xml:space="preserve"> PAGEREF _Toc165986808 \h </w:instrText>
        </w:r>
        <w:r>
          <w:rPr>
            <w:noProof/>
            <w:webHidden/>
          </w:rPr>
        </w:r>
        <w:r>
          <w:rPr>
            <w:noProof/>
            <w:webHidden/>
          </w:rPr>
          <w:fldChar w:fldCharType="separate"/>
        </w:r>
        <w:r>
          <w:rPr>
            <w:noProof/>
            <w:webHidden/>
          </w:rPr>
          <w:t>19</w:t>
        </w:r>
        <w:r>
          <w:rPr>
            <w:noProof/>
            <w:webHidden/>
          </w:rPr>
          <w:fldChar w:fldCharType="end"/>
        </w:r>
      </w:hyperlink>
    </w:p>
    <w:p w14:paraId="7C2A7386" w14:textId="4FA221C7" w:rsidR="003A268F" w:rsidRDefault="003A268F" w:rsidP="003A268F">
      <w:pPr>
        <w:pStyle w:val="TDC3"/>
        <w:rPr>
          <w:rFonts w:eastAsiaTheme="minorEastAsia" w:cstheme="minorBidi"/>
          <w:noProof/>
          <w:kern w:val="2"/>
          <w14:ligatures w14:val="standardContextual"/>
        </w:rPr>
      </w:pPr>
      <w:hyperlink w:anchor="_Toc165986809" w:history="1">
        <w:r w:rsidRPr="00270772">
          <w:rPr>
            <w:rStyle w:val="Hipervnculo"/>
            <w:noProof/>
          </w:rPr>
          <w:t>4.1.1.</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09 \h </w:instrText>
        </w:r>
        <w:r>
          <w:rPr>
            <w:noProof/>
            <w:webHidden/>
          </w:rPr>
        </w:r>
        <w:r>
          <w:rPr>
            <w:noProof/>
            <w:webHidden/>
          </w:rPr>
          <w:fldChar w:fldCharType="separate"/>
        </w:r>
        <w:r>
          <w:rPr>
            <w:noProof/>
            <w:webHidden/>
          </w:rPr>
          <w:t>19</w:t>
        </w:r>
        <w:r>
          <w:rPr>
            <w:noProof/>
            <w:webHidden/>
          </w:rPr>
          <w:fldChar w:fldCharType="end"/>
        </w:r>
      </w:hyperlink>
    </w:p>
    <w:p w14:paraId="039EC4F5" w14:textId="5DE55130" w:rsidR="003A268F" w:rsidRDefault="003A268F" w:rsidP="003A268F">
      <w:pPr>
        <w:pStyle w:val="TDC3"/>
        <w:rPr>
          <w:rFonts w:eastAsiaTheme="minorEastAsia" w:cstheme="minorBidi"/>
          <w:noProof/>
          <w:kern w:val="2"/>
          <w14:ligatures w14:val="standardContextual"/>
        </w:rPr>
      </w:pPr>
      <w:hyperlink w:anchor="_Toc165986810" w:history="1">
        <w:r w:rsidRPr="00270772">
          <w:rPr>
            <w:rStyle w:val="Hipervnculo"/>
            <w:noProof/>
          </w:rPr>
          <w:t>4.1.2.</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10 \h </w:instrText>
        </w:r>
        <w:r>
          <w:rPr>
            <w:noProof/>
            <w:webHidden/>
          </w:rPr>
        </w:r>
        <w:r>
          <w:rPr>
            <w:noProof/>
            <w:webHidden/>
          </w:rPr>
          <w:fldChar w:fldCharType="separate"/>
        </w:r>
        <w:r>
          <w:rPr>
            <w:noProof/>
            <w:webHidden/>
          </w:rPr>
          <w:t>19</w:t>
        </w:r>
        <w:r>
          <w:rPr>
            <w:noProof/>
            <w:webHidden/>
          </w:rPr>
          <w:fldChar w:fldCharType="end"/>
        </w:r>
      </w:hyperlink>
    </w:p>
    <w:p w14:paraId="7CF6A66B" w14:textId="2FF246F3" w:rsidR="003A268F" w:rsidRDefault="003A268F" w:rsidP="003A268F">
      <w:pPr>
        <w:pStyle w:val="TDC1"/>
        <w:rPr>
          <w:rFonts w:eastAsiaTheme="minorEastAsia" w:cstheme="minorBidi"/>
          <w:noProof/>
          <w:kern w:val="2"/>
          <w14:ligatures w14:val="standardContextual"/>
        </w:rPr>
      </w:pPr>
      <w:hyperlink w:anchor="_Toc165986811" w:history="1">
        <w:r w:rsidRPr="00270772">
          <w:rPr>
            <w:rStyle w:val="Hipervnculo"/>
            <w:noProof/>
          </w:rPr>
          <w:t>5.</w:t>
        </w:r>
        <w:r>
          <w:rPr>
            <w:rFonts w:eastAsiaTheme="minorEastAsia" w:cstheme="minorBidi"/>
            <w:noProof/>
            <w:kern w:val="2"/>
            <w14:ligatures w14:val="standardContextual"/>
          </w:rPr>
          <w:tab/>
        </w:r>
        <w:r w:rsidRPr="00270772">
          <w:rPr>
            <w:rStyle w:val="Hipervnculo"/>
            <w:noProof/>
          </w:rPr>
          <w:t>Discusión</w:t>
        </w:r>
        <w:r>
          <w:rPr>
            <w:noProof/>
            <w:webHidden/>
          </w:rPr>
          <w:tab/>
        </w:r>
        <w:r>
          <w:rPr>
            <w:noProof/>
            <w:webHidden/>
          </w:rPr>
          <w:fldChar w:fldCharType="begin"/>
        </w:r>
        <w:r>
          <w:rPr>
            <w:noProof/>
            <w:webHidden/>
          </w:rPr>
          <w:instrText xml:space="preserve"> PAGEREF _Toc165986811 \h </w:instrText>
        </w:r>
        <w:r>
          <w:rPr>
            <w:noProof/>
            <w:webHidden/>
          </w:rPr>
        </w:r>
        <w:r>
          <w:rPr>
            <w:noProof/>
            <w:webHidden/>
          </w:rPr>
          <w:fldChar w:fldCharType="separate"/>
        </w:r>
        <w:r>
          <w:rPr>
            <w:noProof/>
            <w:webHidden/>
          </w:rPr>
          <w:t>19</w:t>
        </w:r>
        <w:r>
          <w:rPr>
            <w:noProof/>
            <w:webHidden/>
          </w:rPr>
          <w:fldChar w:fldCharType="end"/>
        </w:r>
      </w:hyperlink>
    </w:p>
    <w:p w14:paraId="1D5B58A6" w14:textId="1F42AC02" w:rsidR="003A268F" w:rsidRDefault="003A268F" w:rsidP="003A268F">
      <w:pPr>
        <w:pStyle w:val="TDC2"/>
        <w:rPr>
          <w:rFonts w:eastAsiaTheme="minorEastAsia" w:cstheme="minorBidi"/>
          <w:noProof/>
          <w:kern w:val="2"/>
          <w14:ligatures w14:val="standardContextual"/>
        </w:rPr>
      </w:pPr>
      <w:hyperlink w:anchor="_Toc165986812" w:history="1">
        <w:r w:rsidRPr="00270772">
          <w:rPr>
            <w:rStyle w:val="Hipervnculo"/>
            <w:noProof/>
          </w:rPr>
          <w:t>5.1.</w:t>
        </w:r>
        <w:r>
          <w:rPr>
            <w:rFonts w:eastAsiaTheme="minorEastAsia" w:cstheme="minorBidi"/>
            <w:noProof/>
            <w:kern w:val="2"/>
            <w14:ligatures w14:val="standardContextual"/>
          </w:rPr>
          <w:tab/>
        </w:r>
        <w:r w:rsidRPr="00270772">
          <w:rPr>
            <w:rStyle w:val="Hipervnculo"/>
            <w:noProof/>
          </w:rPr>
          <w:t>“Título 2” del menú de estilos</w:t>
        </w:r>
        <w:r>
          <w:rPr>
            <w:noProof/>
            <w:webHidden/>
          </w:rPr>
          <w:tab/>
        </w:r>
        <w:r>
          <w:rPr>
            <w:noProof/>
            <w:webHidden/>
          </w:rPr>
          <w:fldChar w:fldCharType="begin"/>
        </w:r>
        <w:r>
          <w:rPr>
            <w:noProof/>
            <w:webHidden/>
          </w:rPr>
          <w:instrText xml:space="preserve"> PAGEREF _Toc165986812 \h </w:instrText>
        </w:r>
        <w:r>
          <w:rPr>
            <w:noProof/>
            <w:webHidden/>
          </w:rPr>
        </w:r>
        <w:r>
          <w:rPr>
            <w:noProof/>
            <w:webHidden/>
          </w:rPr>
          <w:fldChar w:fldCharType="separate"/>
        </w:r>
        <w:r>
          <w:rPr>
            <w:noProof/>
            <w:webHidden/>
          </w:rPr>
          <w:t>20</w:t>
        </w:r>
        <w:r>
          <w:rPr>
            <w:noProof/>
            <w:webHidden/>
          </w:rPr>
          <w:fldChar w:fldCharType="end"/>
        </w:r>
      </w:hyperlink>
    </w:p>
    <w:p w14:paraId="5464A2DB" w14:textId="0A338E13" w:rsidR="003A268F" w:rsidRDefault="003A268F" w:rsidP="003A268F">
      <w:pPr>
        <w:pStyle w:val="TDC3"/>
        <w:rPr>
          <w:rFonts w:eastAsiaTheme="minorEastAsia" w:cstheme="minorBidi"/>
          <w:noProof/>
          <w:kern w:val="2"/>
          <w14:ligatures w14:val="standardContextual"/>
        </w:rPr>
      </w:pPr>
      <w:hyperlink w:anchor="_Toc165986813" w:history="1">
        <w:r w:rsidRPr="00270772">
          <w:rPr>
            <w:rStyle w:val="Hipervnculo"/>
            <w:noProof/>
          </w:rPr>
          <w:t>5.1.1.</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13 \h </w:instrText>
        </w:r>
        <w:r>
          <w:rPr>
            <w:noProof/>
            <w:webHidden/>
          </w:rPr>
        </w:r>
        <w:r>
          <w:rPr>
            <w:noProof/>
            <w:webHidden/>
          </w:rPr>
          <w:fldChar w:fldCharType="separate"/>
        </w:r>
        <w:r>
          <w:rPr>
            <w:noProof/>
            <w:webHidden/>
          </w:rPr>
          <w:t>20</w:t>
        </w:r>
        <w:r>
          <w:rPr>
            <w:noProof/>
            <w:webHidden/>
          </w:rPr>
          <w:fldChar w:fldCharType="end"/>
        </w:r>
      </w:hyperlink>
    </w:p>
    <w:p w14:paraId="33C8A17F" w14:textId="0566F4F2" w:rsidR="003A268F" w:rsidRDefault="003A268F" w:rsidP="003A268F">
      <w:pPr>
        <w:pStyle w:val="TDC3"/>
        <w:rPr>
          <w:rFonts w:eastAsiaTheme="minorEastAsia" w:cstheme="minorBidi"/>
          <w:noProof/>
          <w:kern w:val="2"/>
          <w14:ligatures w14:val="standardContextual"/>
        </w:rPr>
      </w:pPr>
      <w:hyperlink w:anchor="_Toc165986814" w:history="1">
        <w:r w:rsidRPr="00270772">
          <w:rPr>
            <w:rStyle w:val="Hipervnculo"/>
            <w:noProof/>
          </w:rPr>
          <w:t>5.1.2.</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14 \h </w:instrText>
        </w:r>
        <w:r>
          <w:rPr>
            <w:noProof/>
            <w:webHidden/>
          </w:rPr>
        </w:r>
        <w:r>
          <w:rPr>
            <w:noProof/>
            <w:webHidden/>
          </w:rPr>
          <w:fldChar w:fldCharType="separate"/>
        </w:r>
        <w:r>
          <w:rPr>
            <w:noProof/>
            <w:webHidden/>
          </w:rPr>
          <w:t>20</w:t>
        </w:r>
        <w:r>
          <w:rPr>
            <w:noProof/>
            <w:webHidden/>
          </w:rPr>
          <w:fldChar w:fldCharType="end"/>
        </w:r>
      </w:hyperlink>
    </w:p>
    <w:p w14:paraId="32E85B3B" w14:textId="5615A4BE" w:rsidR="003A268F" w:rsidRDefault="003A268F" w:rsidP="003A268F">
      <w:pPr>
        <w:pStyle w:val="TDC1"/>
        <w:rPr>
          <w:rFonts w:eastAsiaTheme="minorEastAsia" w:cstheme="minorBidi"/>
          <w:noProof/>
          <w:kern w:val="2"/>
          <w14:ligatures w14:val="standardContextual"/>
        </w:rPr>
      </w:pPr>
      <w:hyperlink w:anchor="_Toc165986815" w:history="1">
        <w:r w:rsidRPr="00270772">
          <w:rPr>
            <w:rStyle w:val="Hipervnculo"/>
            <w:noProof/>
          </w:rPr>
          <w:t>6.</w:t>
        </w:r>
        <w:r>
          <w:rPr>
            <w:rFonts w:eastAsiaTheme="minorEastAsia" w:cstheme="minorBidi"/>
            <w:noProof/>
            <w:kern w:val="2"/>
            <w14:ligatures w14:val="standardContextual"/>
          </w:rPr>
          <w:tab/>
        </w:r>
        <w:r w:rsidRPr="00270772">
          <w:rPr>
            <w:rStyle w:val="Hipervnculo"/>
            <w:noProof/>
          </w:rPr>
          <w:t>Conclusiones</w:t>
        </w:r>
        <w:r>
          <w:rPr>
            <w:noProof/>
            <w:webHidden/>
          </w:rPr>
          <w:tab/>
        </w:r>
        <w:r>
          <w:rPr>
            <w:noProof/>
            <w:webHidden/>
          </w:rPr>
          <w:fldChar w:fldCharType="begin"/>
        </w:r>
        <w:r>
          <w:rPr>
            <w:noProof/>
            <w:webHidden/>
          </w:rPr>
          <w:instrText xml:space="preserve"> PAGEREF _Toc165986815 \h </w:instrText>
        </w:r>
        <w:r>
          <w:rPr>
            <w:noProof/>
            <w:webHidden/>
          </w:rPr>
        </w:r>
        <w:r>
          <w:rPr>
            <w:noProof/>
            <w:webHidden/>
          </w:rPr>
          <w:fldChar w:fldCharType="separate"/>
        </w:r>
        <w:r>
          <w:rPr>
            <w:noProof/>
            <w:webHidden/>
          </w:rPr>
          <w:t>20</w:t>
        </w:r>
        <w:r>
          <w:rPr>
            <w:noProof/>
            <w:webHidden/>
          </w:rPr>
          <w:fldChar w:fldCharType="end"/>
        </w:r>
      </w:hyperlink>
    </w:p>
    <w:p w14:paraId="1700B4F6" w14:textId="0580B829" w:rsidR="003A268F" w:rsidRDefault="003A268F" w:rsidP="003A268F">
      <w:pPr>
        <w:pStyle w:val="TDC2"/>
        <w:rPr>
          <w:rFonts w:eastAsiaTheme="minorEastAsia" w:cstheme="minorBidi"/>
          <w:noProof/>
          <w:kern w:val="2"/>
          <w14:ligatures w14:val="standardContextual"/>
        </w:rPr>
      </w:pPr>
      <w:hyperlink w:anchor="_Toc165986816" w:history="1">
        <w:r w:rsidRPr="00270772">
          <w:rPr>
            <w:rStyle w:val="Hipervnculo"/>
            <w:noProof/>
          </w:rPr>
          <w:t>6.1.</w:t>
        </w:r>
        <w:r>
          <w:rPr>
            <w:rFonts w:eastAsiaTheme="minorEastAsia" w:cstheme="minorBidi"/>
            <w:noProof/>
            <w:kern w:val="2"/>
            <w14:ligatures w14:val="standardContextual"/>
          </w:rPr>
          <w:tab/>
        </w:r>
        <w:r w:rsidRPr="00270772">
          <w:rPr>
            <w:rStyle w:val="Hipervnculo"/>
            <w:noProof/>
          </w:rPr>
          <w:t>“Título 2” del menú de estilos</w:t>
        </w:r>
        <w:r>
          <w:rPr>
            <w:noProof/>
            <w:webHidden/>
          </w:rPr>
          <w:tab/>
        </w:r>
        <w:r>
          <w:rPr>
            <w:noProof/>
            <w:webHidden/>
          </w:rPr>
          <w:fldChar w:fldCharType="begin"/>
        </w:r>
        <w:r>
          <w:rPr>
            <w:noProof/>
            <w:webHidden/>
          </w:rPr>
          <w:instrText xml:space="preserve"> PAGEREF _Toc165986816 \h </w:instrText>
        </w:r>
        <w:r>
          <w:rPr>
            <w:noProof/>
            <w:webHidden/>
          </w:rPr>
        </w:r>
        <w:r>
          <w:rPr>
            <w:noProof/>
            <w:webHidden/>
          </w:rPr>
          <w:fldChar w:fldCharType="separate"/>
        </w:r>
        <w:r>
          <w:rPr>
            <w:noProof/>
            <w:webHidden/>
          </w:rPr>
          <w:t>20</w:t>
        </w:r>
        <w:r>
          <w:rPr>
            <w:noProof/>
            <w:webHidden/>
          </w:rPr>
          <w:fldChar w:fldCharType="end"/>
        </w:r>
      </w:hyperlink>
    </w:p>
    <w:p w14:paraId="112B02A2" w14:textId="757A6F28" w:rsidR="003A268F" w:rsidRDefault="003A268F" w:rsidP="003A268F">
      <w:pPr>
        <w:pStyle w:val="TDC3"/>
        <w:rPr>
          <w:rFonts w:eastAsiaTheme="minorEastAsia" w:cstheme="minorBidi"/>
          <w:noProof/>
          <w:kern w:val="2"/>
          <w14:ligatures w14:val="standardContextual"/>
        </w:rPr>
      </w:pPr>
      <w:hyperlink w:anchor="_Toc165986817" w:history="1">
        <w:r w:rsidRPr="00270772">
          <w:rPr>
            <w:rStyle w:val="Hipervnculo"/>
            <w:noProof/>
          </w:rPr>
          <w:t>6.1.1.</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17 \h </w:instrText>
        </w:r>
        <w:r>
          <w:rPr>
            <w:noProof/>
            <w:webHidden/>
          </w:rPr>
        </w:r>
        <w:r>
          <w:rPr>
            <w:noProof/>
            <w:webHidden/>
          </w:rPr>
          <w:fldChar w:fldCharType="separate"/>
        </w:r>
        <w:r>
          <w:rPr>
            <w:noProof/>
            <w:webHidden/>
          </w:rPr>
          <w:t>20</w:t>
        </w:r>
        <w:r>
          <w:rPr>
            <w:noProof/>
            <w:webHidden/>
          </w:rPr>
          <w:fldChar w:fldCharType="end"/>
        </w:r>
      </w:hyperlink>
    </w:p>
    <w:p w14:paraId="3A10BC58" w14:textId="4F0C2FE6" w:rsidR="003A268F" w:rsidRDefault="003A268F" w:rsidP="003A268F">
      <w:pPr>
        <w:pStyle w:val="TDC3"/>
        <w:rPr>
          <w:rFonts w:eastAsiaTheme="minorEastAsia" w:cstheme="minorBidi"/>
          <w:noProof/>
          <w:kern w:val="2"/>
          <w14:ligatures w14:val="standardContextual"/>
        </w:rPr>
      </w:pPr>
      <w:hyperlink w:anchor="_Toc165986818" w:history="1">
        <w:r w:rsidRPr="00270772">
          <w:rPr>
            <w:rStyle w:val="Hipervnculo"/>
            <w:noProof/>
          </w:rPr>
          <w:t>6.1.2.</w:t>
        </w:r>
        <w:r>
          <w:rPr>
            <w:rFonts w:eastAsiaTheme="minorEastAsia" w:cstheme="minorBidi"/>
            <w:noProof/>
            <w:kern w:val="2"/>
            <w14:ligatures w14:val="standardContextual"/>
          </w:rPr>
          <w:tab/>
        </w:r>
        <w:r w:rsidRPr="00270772">
          <w:rPr>
            <w:rStyle w:val="Hipervnculo"/>
            <w:noProof/>
          </w:rPr>
          <w:t>“Título 3” del menú de estilos</w:t>
        </w:r>
        <w:r>
          <w:rPr>
            <w:noProof/>
            <w:webHidden/>
          </w:rPr>
          <w:tab/>
        </w:r>
        <w:r>
          <w:rPr>
            <w:noProof/>
            <w:webHidden/>
          </w:rPr>
          <w:fldChar w:fldCharType="begin"/>
        </w:r>
        <w:r>
          <w:rPr>
            <w:noProof/>
            <w:webHidden/>
          </w:rPr>
          <w:instrText xml:space="preserve"> PAGEREF _Toc165986818 \h </w:instrText>
        </w:r>
        <w:r>
          <w:rPr>
            <w:noProof/>
            <w:webHidden/>
          </w:rPr>
        </w:r>
        <w:r>
          <w:rPr>
            <w:noProof/>
            <w:webHidden/>
          </w:rPr>
          <w:fldChar w:fldCharType="separate"/>
        </w:r>
        <w:r>
          <w:rPr>
            <w:noProof/>
            <w:webHidden/>
          </w:rPr>
          <w:t>20</w:t>
        </w:r>
        <w:r>
          <w:rPr>
            <w:noProof/>
            <w:webHidden/>
          </w:rPr>
          <w:fldChar w:fldCharType="end"/>
        </w:r>
      </w:hyperlink>
    </w:p>
    <w:p w14:paraId="2F165E5A" w14:textId="5E758050" w:rsidR="003A268F" w:rsidRDefault="003A268F" w:rsidP="003A268F">
      <w:pPr>
        <w:pStyle w:val="TDC1"/>
        <w:rPr>
          <w:rFonts w:eastAsiaTheme="minorEastAsia" w:cstheme="minorBidi"/>
          <w:noProof/>
          <w:kern w:val="2"/>
          <w14:ligatures w14:val="standardContextual"/>
        </w:rPr>
      </w:pPr>
      <w:hyperlink w:anchor="_Toc165986819" w:history="1">
        <w:r w:rsidRPr="00270772">
          <w:rPr>
            <w:rStyle w:val="Hipervnculo"/>
            <w:noProof/>
          </w:rPr>
          <w:t>Referencias bibliográficas</w:t>
        </w:r>
        <w:r>
          <w:rPr>
            <w:noProof/>
            <w:webHidden/>
          </w:rPr>
          <w:tab/>
        </w:r>
        <w:r>
          <w:rPr>
            <w:noProof/>
            <w:webHidden/>
          </w:rPr>
          <w:fldChar w:fldCharType="begin"/>
        </w:r>
        <w:r>
          <w:rPr>
            <w:noProof/>
            <w:webHidden/>
          </w:rPr>
          <w:instrText xml:space="preserve"> PAGEREF _Toc165986819 \h </w:instrText>
        </w:r>
        <w:r>
          <w:rPr>
            <w:noProof/>
            <w:webHidden/>
          </w:rPr>
        </w:r>
        <w:r>
          <w:rPr>
            <w:noProof/>
            <w:webHidden/>
          </w:rPr>
          <w:fldChar w:fldCharType="separate"/>
        </w:r>
        <w:r>
          <w:rPr>
            <w:noProof/>
            <w:webHidden/>
          </w:rPr>
          <w:t>21</w:t>
        </w:r>
        <w:r>
          <w:rPr>
            <w:noProof/>
            <w:webHidden/>
          </w:rPr>
          <w:fldChar w:fldCharType="end"/>
        </w:r>
      </w:hyperlink>
    </w:p>
    <w:p w14:paraId="5177810C" w14:textId="082E6922" w:rsidR="005D549B" w:rsidRPr="00FB2906" w:rsidRDefault="00423E85" w:rsidP="003A268F">
      <w:pPr>
        <w:pStyle w:val="Ttulondices"/>
      </w:pPr>
      <w:r w:rsidRPr="00FB2906">
        <w:rPr>
          <w:sz w:val="22"/>
          <w:szCs w:val="24"/>
          <w:lang w:eastAsia="es-ES"/>
        </w:rPr>
        <w:fldChar w:fldCharType="end"/>
      </w:r>
      <w:r w:rsidR="005D549B" w:rsidRPr="00FB2906">
        <w:br w:type="page"/>
      </w:r>
      <w:r w:rsidR="003F24BC" w:rsidRPr="00FB2906">
        <w:t>Í</w:t>
      </w:r>
      <w:r w:rsidR="00194057" w:rsidRPr="00FB2906">
        <w:t xml:space="preserve">ndice de figuras </w:t>
      </w:r>
    </w:p>
    <w:p w14:paraId="7F66CA4B" w14:textId="21396989" w:rsidR="00D34BAD" w:rsidRPr="00FB2906" w:rsidRDefault="00C10A65" w:rsidP="003A268F">
      <w:pPr>
        <w:pStyle w:val="TDC1"/>
        <w:rPr>
          <w:rFonts w:eastAsiaTheme="minorEastAsia"/>
          <w:noProof/>
          <w:sz w:val="22"/>
          <w:szCs w:val="22"/>
        </w:rPr>
      </w:pPr>
      <w:r w:rsidRPr="00FB2906">
        <w:rPr>
          <w:highlight w:val="yellow"/>
        </w:rPr>
        <w:fldChar w:fldCharType="begin"/>
      </w:r>
      <w:r w:rsidRPr="00FB2906">
        <w:rPr>
          <w:highlight w:val="yellow"/>
        </w:rPr>
        <w:instrText xml:space="preserve"> TOC \f \h \z \t "Título 9;1;Figuras;1" </w:instrText>
      </w:r>
      <w:r w:rsidRPr="00FB2906">
        <w:rPr>
          <w:highlight w:val="yellow"/>
        </w:rPr>
        <w:fldChar w:fldCharType="separate"/>
      </w:r>
      <w:hyperlink w:anchor="_Toc20304756" w:history="1">
        <w:r w:rsidR="00D34BAD" w:rsidRPr="00FB2906">
          <w:rPr>
            <w:rStyle w:val="Hipervnculo"/>
            <w:noProof/>
          </w:rPr>
          <w:t>Figura 1. “Figuras” del menú de estilos. (Elaboración propia)</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6 \h </w:instrText>
        </w:r>
        <w:r w:rsidR="00D34BAD" w:rsidRPr="00FB2906">
          <w:rPr>
            <w:noProof/>
            <w:webHidden/>
          </w:rPr>
        </w:r>
        <w:r w:rsidR="00D34BAD" w:rsidRPr="00FB2906">
          <w:rPr>
            <w:noProof/>
            <w:webHidden/>
          </w:rPr>
          <w:fldChar w:fldCharType="separate"/>
        </w:r>
        <w:r w:rsidR="00D34BAD" w:rsidRPr="00FB2906">
          <w:rPr>
            <w:noProof/>
            <w:webHidden/>
          </w:rPr>
          <w:t>9</w:t>
        </w:r>
        <w:r w:rsidR="00D34BAD" w:rsidRPr="00FB2906">
          <w:rPr>
            <w:noProof/>
            <w:webHidden/>
          </w:rPr>
          <w:fldChar w:fldCharType="end"/>
        </w:r>
      </w:hyperlink>
    </w:p>
    <w:p w14:paraId="0BBA519A" w14:textId="338D05F8" w:rsidR="005D549B" w:rsidRPr="00FB2906" w:rsidRDefault="00C10A65" w:rsidP="003A268F">
      <w:r w:rsidRPr="00FB2906">
        <w:rPr>
          <w:highlight w:val="yellow"/>
        </w:rPr>
        <w:fldChar w:fldCharType="end"/>
      </w:r>
    </w:p>
    <w:p w14:paraId="631D232A" w14:textId="77777777" w:rsidR="00001BAB" w:rsidRPr="00FB2906" w:rsidRDefault="00001BAB" w:rsidP="003A268F"/>
    <w:p w14:paraId="05D926A3" w14:textId="77777777" w:rsidR="005D549B" w:rsidRPr="00FB2906" w:rsidRDefault="005D549B" w:rsidP="003A268F"/>
    <w:p w14:paraId="76ABFCB3" w14:textId="77777777" w:rsidR="005D549B" w:rsidRPr="00FB2906" w:rsidRDefault="005D549B" w:rsidP="003A268F"/>
    <w:p w14:paraId="3F0A55CA" w14:textId="77777777" w:rsidR="005D549B" w:rsidRPr="00FB2906" w:rsidRDefault="005D549B" w:rsidP="003A268F"/>
    <w:p w14:paraId="0A89FC7B" w14:textId="77777777" w:rsidR="005D549B" w:rsidRPr="00FB2906" w:rsidRDefault="005D549B" w:rsidP="003A268F"/>
    <w:p w14:paraId="6AA7A2D8" w14:textId="6CC4C9F0" w:rsidR="00A976F0" w:rsidRPr="00FB2906" w:rsidRDefault="005D549B" w:rsidP="003A268F">
      <w:pPr>
        <w:pStyle w:val="Ttulondices"/>
      </w:pPr>
      <w:r w:rsidRPr="00FB2906">
        <w:br w:type="page"/>
      </w:r>
      <w:r w:rsidR="003F24BC" w:rsidRPr="00FB2906">
        <w:t>Í</w:t>
      </w:r>
      <w:r w:rsidR="00194057" w:rsidRPr="00FB2906">
        <w:t>ndice de tablas</w:t>
      </w:r>
    </w:p>
    <w:p w14:paraId="2ECAF4FA" w14:textId="163CF9FD" w:rsidR="00D34BAD" w:rsidRPr="00FB2906" w:rsidRDefault="00C10A65" w:rsidP="003A268F">
      <w:pPr>
        <w:pStyle w:val="Tabladeilustraciones"/>
        <w:rPr>
          <w:rFonts w:eastAsiaTheme="minorEastAsia"/>
          <w:noProof/>
          <w:sz w:val="22"/>
          <w:szCs w:val="22"/>
        </w:rPr>
      </w:pPr>
      <w:r w:rsidRPr="00FB2906">
        <w:fldChar w:fldCharType="begin"/>
      </w:r>
      <w:r w:rsidRPr="00FB2906">
        <w:instrText xml:space="preserve"> TOC \h \z \t "Título de TDC;Tablas" \c </w:instrText>
      </w:r>
      <w:r w:rsidRPr="00FB2906">
        <w:fldChar w:fldCharType="separate"/>
      </w:r>
      <w:hyperlink w:anchor="_Toc20304757" w:history="1">
        <w:r w:rsidR="00D34BAD" w:rsidRPr="00FB2906">
          <w:rPr>
            <w:rStyle w:val="Hipervnculo"/>
            <w:noProof/>
          </w:rPr>
          <w:t>Tabla 1. “Tablas” del menú de estilos</w:t>
        </w:r>
        <w:r w:rsidR="00D34BAD" w:rsidRPr="00FB2906">
          <w:rPr>
            <w:noProof/>
            <w:webHidden/>
          </w:rPr>
          <w:tab/>
        </w:r>
        <w:r w:rsidR="00D34BAD" w:rsidRPr="00FB2906">
          <w:rPr>
            <w:noProof/>
            <w:webHidden/>
          </w:rPr>
          <w:fldChar w:fldCharType="begin"/>
        </w:r>
        <w:r w:rsidR="00D34BAD" w:rsidRPr="00FB2906">
          <w:rPr>
            <w:noProof/>
            <w:webHidden/>
          </w:rPr>
          <w:instrText xml:space="preserve"> PAGEREF _Toc20304757 \h </w:instrText>
        </w:r>
        <w:r w:rsidR="00D34BAD" w:rsidRPr="00FB2906">
          <w:rPr>
            <w:noProof/>
            <w:webHidden/>
          </w:rPr>
        </w:r>
        <w:r w:rsidR="00D34BAD" w:rsidRPr="00FB2906">
          <w:rPr>
            <w:noProof/>
            <w:webHidden/>
          </w:rPr>
          <w:fldChar w:fldCharType="separate"/>
        </w:r>
        <w:r w:rsidR="00D34BAD" w:rsidRPr="00FB2906">
          <w:rPr>
            <w:noProof/>
            <w:webHidden/>
          </w:rPr>
          <w:t>8</w:t>
        </w:r>
        <w:r w:rsidR="00D34BAD" w:rsidRPr="00FB2906">
          <w:rPr>
            <w:noProof/>
            <w:webHidden/>
          </w:rPr>
          <w:fldChar w:fldCharType="end"/>
        </w:r>
      </w:hyperlink>
    </w:p>
    <w:p w14:paraId="111F1A94" w14:textId="3157E4B7" w:rsidR="005D549B" w:rsidRPr="00FB2906" w:rsidRDefault="00C10A65" w:rsidP="003A268F">
      <w:pPr>
        <w:pStyle w:val="TtuloTDC"/>
      </w:pPr>
      <w:r w:rsidRPr="00FB2906">
        <w:fldChar w:fldCharType="end"/>
      </w:r>
    </w:p>
    <w:p w14:paraId="714B5BC8" w14:textId="77777777" w:rsidR="005D549B" w:rsidRPr="00FB2906" w:rsidRDefault="005D549B" w:rsidP="003A268F"/>
    <w:p w14:paraId="03B73AA1" w14:textId="6A6BFC99" w:rsidR="005D549B" w:rsidRDefault="00A976F0" w:rsidP="003A268F">
      <w:pPr>
        <w:pStyle w:val="Ttulo1"/>
      </w:pPr>
      <w:r w:rsidRPr="00FB2906">
        <w:br w:type="page"/>
      </w:r>
      <w:bookmarkStart w:id="1" w:name="_Toc162797392"/>
      <w:bookmarkStart w:id="2" w:name="_Toc165986793"/>
      <w:r w:rsidR="00437A70" w:rsidRPr="00FB2906">
        <w:t>Introducción</w:t>
      </w:r>
      <w:bookmarkEnd w:id="1"/>
      <w:bookmarkEnd w:id="2"/>
    </w:p>
    <w:p w14:paraId="7374C256" w14:textId="77777777" w:rsidR="00811C34" w:rsidRPr="00850AD3" w:rsidRDefault="00811C34" w:rsidP="003A268F"/>
    <w:p w14:paraId="58D12E38" w14:textId="487ADBA1" w:rsidR="00811C34" w:rsidRPr="00850AD3" w:rsidRDefault="00811C34" w:rsidP="003A268F">
      <w:r w:rsidRPr="00850AD3">
        <w:t xml:space="preserve">El presente Trabajo Fin de </w:t>
      </w:r>
      <w:r w:rsidR="00A82E23" w:rsidRPr="00850AD3">
        <w:t>Máster</w:t>
      </w:r>
      <w:r w:rsidRPr="00850AD3">
        <w:t xml:space="preserve"> (TFM) pretende </w:t>
      </w:r>
      <w:r w:rsidR="00D95C6F" w:rsidRPr="00850AD3">
        <w:t>desarrollar y poner en práctica</w:t>
      </w:r>
      <w:r w:rsidR="0013472B" w:rsidRPr="00850AD3">
        <w:t xml:space="preserve"> un</w:t>
      </w:r>
      <w:r w:rsidR="001F3EDC" w:rsidRPr="00850AD3">
        <w:t xml:space="preserve"> servicio web basado en datos biométricos, genéticos y distintos aspectos relacionados con la salud</w:t>
      </w:r>
      <w:r w:rsidR="00DB43F8" w:rsidRPr="00850AD3">
        <w:t xml:space="preserve"> los cuales van a ser procesados por varios LLM (Large Language Model) para su correcta implementación. El motivo </w:t>
      </w:r>
      <w:r w:rsidR="00155B55" w:rsidRPr="00850AD3">
        <w:t>que condujo a esta idea es el de aportar un sistema que personalice los estilos de vida de cada paciente.</w:t>
      </w:r>
    </w:p>
    <w:p w14:paraId="29A9DD69" w14:textId="77777777" w:rsidR="005A1E09" w:rsidRPr="00850AD3" w:rsidRDefault="005A1E09" w:rsidP="003A268F"/>
    <w:p w14:paraId="330F48AB" w14:textId="5AFF5566" w:rsidR="005A1E09" w:rsidRPr="00850AD3" w:rsidRDefault="005A1E09" w:rsidP="003A268F">
      <w:r w:rsidRPr="00850AD3">
        <w:t xml:space="preserve">En las próximas páginas se </w:t>
      </w:r>
      <w:r w:rsidR="316E8500" w:rsidRPr="316E8500">
        <w:t>introducirá</w:t>
      </w:r>
      <w:r w:rsidRPr="00850AD3">
        <w:t xml:space="preserve"> este trabajo, </w:t>
      </w:r>
      <w:r w:rsidR="316E8500" w:rsidRPr="316E8500">
        <w:t>primero</w:t>
      </w:r>
      <w:r w:rsidR="00353D10" w:rsidRPr="00850AD3">
        <w:t xml:space="preserve"> se abordarán los motivos que </w:t>
      </w:r>
      <w:r w:rsidR="316E8500" w:rsidRPr="316E8500">
        <w:t>llevaron</w:t>
      </w:r>
      <w:r w:rsidR="00353D10" w:rsidRPr="00850AD3">
        <w:t xml:space="preserve"> a escoger esta temática, seguido de </w:t>
      </w:r>
      <w:r w:rsidR="002A7BBA" w:rsidRPr="00850AD3">
        <w:t>la introducción del problema a resolver y</w:t>
      </w:r>
      <w:r w:rsidR="316E8500" w:rsidRPr="316E8500">
        <w:t>,</w:t>
      </w:r>
      <w:r w:rsidR="002A7BBA" w:rsidRPr="00850AD3">
        <w:t xml:space="preserve"> por último</w:t>
      </w:r>
      <w:r w:rsidR="316E8500" w:rsidRPr="316E8500">
        <w:t>,</w:t>
      </w:r>
      <w:r w:rsidR="002A7BBA" w:rsidRPr="00850AD3">
        <w:t xml:space="preserve"> se plantearán el objetivo principal </w:t>
      </w:r>
      <w:r w:rsidR="316E8500" w:rsidRPr="316E8500">
        <w:t>y</w:t>
      </w:r>
      <w:r w:rsidR="002A7BBA" w:rsidRPr="00850AD3">
        <w:t xml:space="preserve"> objetivos secundarios a alcanzar.</w:t>
      </w:r>
    </w:p>
    <w:p w14:paraId="63151079" w14:textId="77777777" w:rsidR="00811C34" w:rsidRPr="00850AD3" w:rsidRDefault="00811C34" w:rsidP="003A268F"/>
    <w:p w14:paraId="2257748E" w14:textId="57351919" w:rsidR="003574AE" w:rsidRPr="00850AD3" w:rsidRDefault="006458F4" w:rsidP="003A268F">
      <w:pPr>
        <w:pStyle w:val="Ttulo2"/>
      </w:pPr>
      <w:bookmarkStart w:id="3" w:name="_Toc165986794"/>
      <w:r w:rsidRPr="00850AD3">
        <w:t>Justificación</w:t>
      </w:r>
      <w:bookmarkEnd w:id="3"/>
    </w:p>
    <w:p w14:paraId="0D5660A9" w14:textId="77777777" w:rsidR="00E632E0" w:rsidRPr="00850AD3" w:rsidRDefault="00E632E0" w:rsidP="003A268F"/>
    <w:p w14:paraId="34D17F7B" w14:textId="21BA7147" w:rsidR="00B44ADE" w:rsidRPr="00850AD3" w:rsidRDefault="00B44ADE" w:rsidP="003A268F">
      <w:r w:rsidRPr="00850AD3">
        <w:t>En los últimos años, el campo de la inteligencia artificial ha sufrido un avance vertiginoso, particularmente con respecto al procesamiento del lenguaje natural (NLP) y el desarrollo de modelos de lenguaje de gran tamaño (LLM)</w:t>
      </w:r>
      <w:r w:rsidRPr="00850AD3">
        <w:fldChar w:fldCharType="begin"/>
      </w:r>
      <w:r w:rsidRPr="00850AD3">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fldChar w:fldCharType="separate"/>
      </w:r>
      <w:r w:rsidRPr="00850AD3">
        <w:t>(1)</w:t>
      </w:r>
      <w:r w:rsidRPr="00850AD3">
        <w:fldChar w:fldCharType="end"/>
      </w:r>
      <w:r w:rsidRPr="00850AD3">
        <w:t>.</w:t>
      </w:r>
      <w:r w:rsidR="001A76DF">
        <w:t xml:space="preserve"> </w:t>
      </w:r>
      <w:r w:rsidR="3310AE55" w:rsidRPr="3310AE55">
        <w:t>Estos consiguieron</w:t>
      </w:r>
      <w:r w:rsidRPr="00850AD3">
        <w:t xml:space="preserve"> gran notoriedad y presencia en el sector médico, gracias a sus múltiples aplicaciones, desde el procesamiento de bastas cantidades de datos hasta </w:t>
      </w:r>
      <w:r w:rsidR="3310AE55" w:rsidRPr="3310AE55">
        <w:t>poder</w:t>
      </w:r>
      <w:r w:rsidRPr="00850AD3">
        <w:t xml:space="preserve"> interpretar anotaciones y datos clínicos </w:t>
      </w:r>
      <w:r w:rsidR="3310AE55" w:rsidRPr="3310AE55">
        <w:t>para</w:t>
      </w:r>
      <w:r w:rsidRPr="00850AD3">
        <w:t xml:space="preserve"> generar reportes adecuados.</w:t>
      </w:r>
    </w:p>
    <w:p w14:paraId="64145D6F" w14:textId="77777777" w:rsidR="00B44ADE" w:rsidRPr="00850AD3" w:rsidRDefault="00B44ADE" w:rsidP="003A268F"/>
    <w:p w14:paraId="588323A4" w14:textId="68622085" w:rsidR="00B44ADE" w:rsidRDefault="00B44ADE" w:rsidP="003A268F">
      <w:r w:rsidRPr="00850AD3">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fldChar w:fldCharType="begin"/>
      </w:r>
      <w:r w:rsidRPr="00850AD3">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fldChar w:fldCharType="separate"/>
      </w:r>
      <w:r w:rsidRPr="00850AD3">
        <w:t>(2)</w:t>
      </w:r>
      <w:r w:rsidRPr="00850AD3">
        <w:fldChar w:fldCharType="end"/>
      </w:r>
      <w:r w:rsidRPr="00850AD3">
        <w:t>. Pero persiste una considerable inquietud sobre</w:t>
      </w:r>
      <w:r w:rsidRPr="005F02E0">
        <w:t xml:space="preserve"> la preocupación de que los LLM puedan ser manipulados maliciosamente para generar contenidos dañinos o engañosos</w:t>
      </w:r>
      <w:r>
        <w:t xml:space="preserve"> </w:t>
      </w:r>
      <w:r>
        <w:fldChar w:fldCharType="begin"/>
      </w:r>
      <w: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fldChar w:fldCharType="separate"/>
      </w:r>
      <w:r w:rsidRPr="00D45856">
        <w:t>(3)</w:t>
      </w:r>
      <w:r>
        <w:fldChar w:fldCharType="end"/>
      </w:r>
      <w:r w:rsidRPr="005F02E0">
        <w:t>.</w:t>
      </w:r>
    </w:p>
    <w:p w14:paraId="158E7955" w14:textId="77777777" w:rsidR="006458F4" w:rsidRDefault="006458F4" w:rsidP="003A268F"/>
    <w:p w14:paraId="0AE45D0F" w14:textId="0A202B31" w:rsidR="00674080" w:rsidRPr="004F190F" w:rsidRDefault="0036753B" w:rsidP="003A268F">
      <w:r>
        <w:t>Permitiendo</w:t>
      </w:r>
      <w:r w:rsidR="00281A70" w:rsidRPr="004F190F">
        <w:t xml:space="preserve"> </w:t>
      </w:r>
      <w:r w:rsidR="00E8562A" w:rsidRPr="004F190F">
        <w:t xml:space="preserve">que el proceso de cribado de la literatura </w:t>
      </w:r>
      <w:r w:rsidR="002764F5" w:rsidRPr="004F190F">
        <w:t>(que se vuelve excesivamente laboriosa debido a que pueden existir miles de artículos con respecto a una patología o un gen)</w:t>
      </w:r>
      <w:r w:rsidR="0076212F" w:rsidRPr="004F190F">
        <w:t xml:space="preserve"> se vuelva más rápido y eficaz</w:t>
      </w:r>
      <w:r w:rsidR="00FE2333" w:rsidRPr="004F190F">
        <w:t xml:space="preserve">, permitiendo resumir la literatura científica y dejando a los </w:t>
      </w:r>
      <w:r w:rsidR="004F190F" w:rsidRPr="004F190F">
        <w:t xml:space="preserve">investigadores y médicos la información de manera accesible con respecto al esfuerzo </w:t>
      </w:r>
      <w:r w:rsidR="0050366D" w:rsidRPr="004F190F">
        <w:t>realizado</w:t>
      </w:r>
      <w:r w:rsidR="0050366D">
        <w:t xml:space="preserve"> </w:t>
      </w:r>
      <w:r w:rsidR="0050366D">
        <w:fldChar w:fldCharType="begin"/>
      </w:r>
      <w:r w:rsidR="0050366D">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fldChar w:fldCharType="separate"/>
      </w:r>
      <w:r w:rsidR="0050366D" w:rsidRPr="0050366D">
        <w:t>(4)</w:t>
      </w:r>
      <w:r w:rsidR="0050366D">
        <w:fldChar w:fldCharType="end"/>
      </w:r>
      <w:r w:rsidR="0050366D">
        <w:t>.</w:t>
      </w:r>
    </w:p>
    <w:p w14:paraId="2FB9EDB2" w14:textId="77777777" w:rsidR="00674080" w:rsidRDefault="00674080" w:rsidP="003A268F"/>
    <w:p w14:paraId="33434363" w14:textId="77777777" w:rsidR="009816B8" w:rsidRDefault="0036753B" w:rsidP="003A268F">
      <w:r>
        <w:t>A su vez</w:t>
      </w:r>
      <w:r w:rsidR="00AE7364">
        <w:t xml:space="preserve"> en otros campos relacionados con la salud</w:t>
      </w:r>
      <w:r w:rsidR="00867BFC">
        <w:t xml:space="preserve"> como la nutrición</w:t>
      </w:r>
      <w:r>
        <w:t>, numerosos</w:t>
      </w:r>
      <w:r w:rsidR="00D907C0" w:rsidRPr="00E31F64">
        <w:t xml:space="preserve"> estudios han contribuido al desarrollo de diversos métodos de recomendación de alimentos </w:t>
      </w:r>
      <w:r w:rsidR="00103E34" w:rsidRPr="00E31F64">
        <w:fldChar w:fldCharType="begin"/>
      </w:r>
      <w:r w:rsidR="0050366D">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fldChar w:fldCharType="separate"/>
      </w:r>
      <w:r w:rsidR="0050366D" w:rsidRPr="0050366D">
        <w:t>(5,6)</w:t>
      </w:r>
      <w:r w:rsidR="00103E34" w:rsidRPr="00E31F64">
        <w:fldChar w:fldCharType="end"/>
      </w:r>
      <w:r w:rsidR="00D907C0" w:rsidRPr="00E31F64">
        <w:t>. Estos enfoques</w:t>
      </w:r>
      <w:r w:rsidR="00867BFC">
        <w:t xml:space="preserve"> mediante el uso de LLM</w:t>
      </w:r>
      <w:r w:rsidR="00D907C0" w:rsidRPr="00E31F64">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3A268F">
      <w:r w:rsidRPr="00E31F64">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3A268F"/>
    <w:p w14:paraId="58E665FD" w14:textId="072AA565" w:rsidR="00D907C0" w:rsidRPr="00E31F64" w:rsidRDefault="4C267140" w:rsidP="003A268F">
      <w:r w:rsidRPr="4C267140">
        <w:t>Concretamente</w:t>
      </w:r>
      <w:r w:rsidR="00D907C0" w:rsidRPr="00E31F64">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t>personalización, además o</w:t>
      </w:r>
      <w:r w:rsidR="00D907C0" w:rsidRPr="00E31F64">
        <w:t xml:space="preserve">tra carencia importante es la falta de interactividad. </w:t>
      </w:r>
    </w:p>
    <w:p w14:paraId="474A6CAE" w14:textId="77777777" w:rsidR="00D907C0" w:rsidRDefault="00D907C0" w:rsidP="003A268F"/>
    <w:p w14:paraId="0865E442" w14:textId="037B6698" w:rsidR="00500BA7" w:rsidRPr="00E31F64" w:rsidRDefault="00500BA7" w:rsidP="003A268F">
      <w:r w:rsidRPr="00E31F64">
        <w:t xml:space="preserve">Es en este punto donde se llega al objeto de estudio de este Trabajo Fin de Máster, el </w:t>
      </w:r>
      <w:r w:rsidR="00FB39CE" w:rsidRPr="00E31F64">
        <w:t>de como</w:t>
      </w:r>
      <w:r w:rsidRPr="00E31F64">
        <w:t xml:space="preserve"> </w:t>
      </w:r>
      <w:r w:rsidR="0093346C" w:rsidRPr="00E31F64">
        <w:t xml:space="preserve">implementar un servicio </w:t>
      </w:r>
      <w:r w:rsidR="00850EDD" w:rsidRPr="00E31F64">
        <w:t xml:space="preserve">sencillo e </w:t>
      </w:r>
      <w:r w:rsidR="00EE62F2" w:rsidRPr="00E31F64">
        <w:t>intuitivo,</w:t>
      </w:r>
      <w:r w:rsidR="00850EDD" w:rsidRPr="00E31F64">
        <w:t xml:space="preserve"> pero a la vez complejo, que </w:t>
      </w:r>
      <w:r w:rsidR="001C4FA5" w:rsidRPr="00E31F64">
        <w:t>permite a</w:t>
      </w:r>
      <w:r w:rsidR="00850EDD" w:rsidRPr="00E31F64">
        <w:t xml:space="preserve"> los usuarios que accedan a la web obtener recomendaciones personalizadas</w:t>
      </w:r>
      <w:r w:rsidR="002333A6" w:rsidRPr="00E31F64">
        <w:t xml:space="preserve"> desde dudas sobre ciertas patologías que puedan </w:t>
      </w:r>
      <w:r w:rsidR="00E45BBD">
        <w:t>llegar a presentar</w:t>
      </w:r>
      <w:r w:rsidR="002333A6" w:rsidRPr="00E31F64">
        <w:t xml:space="preserve"> (obviando el hecho </w:t>
      </w:r>
      <w:r w:rsidR="0035781C" w:rsidRPr="00E31F64">
        <w:t>de que la asistencia a un profesional de la salud será necesaria)</w:t>
      </w:r>
      <w:r w:rsidR="002333A6" w:rsidRPr="00E31F64">
        <w:t xml:space="preserve"> hasta alimentos o cambios que podrán realizar en función de distintos objetivos que posean.</w:t>
      </w:r>
    </w:p>
    <w:p w14:paraId="500C75C3" w14:textId="77777777" w:rsidR="002F4F8E" w:rsidRDefault="002F4F8E" w:rsidP="003A268F"/>
    <w:p w14:paraId="398B4CCE" w14:textId="45D7D72E" w:rsidR="006458F4" w:rsidRDefault="006458F4" w:rsidP="003A268F">
      <w:pPr>
        <w:pStyle w:val="Ttulo2"/>
      </w:pPr>
      <w:bookmarkStart w:id="4" w:name="_Toc165986795"/>
      <w:r>
        <w:t>Planteamiento del problema</w:t>
      </w:r>
      <w:bookmarkEnd w:id="4"/>
    </w:p>
    <w:p w14:paraId="06404B86" w14:textId="77777777" w:rsidR="00E31F64" w:rsidRPr="00E31F64" w:rsidRDefault="00E31F64" w:rsidP="003A268F"/>
    <w:p w14:paraId="536ADCE2" w14:textId="789518FD" w:rsidR="004E792C" w:rsidRDefault="00B44ADE" w:rsidP="003A268F">
      <w:r>
        <w:t>El objeto de estudio de este TFM</w:t>
      </w:r>
      <w:r w:rsidR="00E83F51">
        <w:t xml:space="preserve">, como se ha presentado en el </w:t>
      </w:r>
      <w:r w:rsidR="001160CB">
        <w:t>apartado anterior es desarrollar un</w:t>
      </w:r>
      <w:r w:rsidR="004E792C" w:rsidRPr="00D65A7F">
        <w:t xml:space="preserve"> sistema que personalice los estilos de vida en función de la genética y la biometría</w:t>
      </w:r>
      <w:r w:rsidR="001160CB">
        <w:t xml:space="preserve">, ya que </w:t>
      </w:r>
      <w:r w:rsidR="004E792C" w:rsidRPr="00D65A7F">
        <w:t xml:space="preserve">recomendaciones generales sobre dieta y ejercicio son útiles, pero no siempre son efectivas para todas las personas. </w:t>
      </w:r>
    </w:p>
    <w:p w14:paraId="56F7D5BC" w14:textId="412988E6" w:rsidR="020D3565" w:rsidRDefault="020D3565" w:rsidP="003A268F"/>
    <w:p w14:paraId="692329E4" w14:textId="77777777" w:rsidR="006458F4" w:rsidRPr="006458F4" w:rsidRDefault="006458F4" w:rsidP="003A268F"/>
    <w:p w14:paraId="1623C70F" w14:textId="79EB39ED" w:rsidR="006458F4" w:rsidRDefault="006458F4" w:rsidP="003A268F">
      <w:pPr>
        <w:pStyle w:val="Ttulo2"/>
      </w:pPr>
      <w:bookmarkStart w:id="5" w:name="_Toc165986796"/>
      <w:r>
        <w:t>Objetivos</w:t>
      </w:r>
      <w:bookmarkEnd w:id="5"/>
    </w:p>
    <w:p w14:paraId="72E94443" w14:textId="62E3ED91" w:rsidR="020D3565" w:rsidRDefault="020D3565" w:rsidP="003A268F"/>
    <w:p w14:paraId="1439572B" w14:textId="4AFCF8CB" w:rsidR="006458F4" w:rsidRPr="004711A6" w:rsidRDefault="004E792C" w:rsidP="003A268F">
      <w:r w:rsidRPr="004711A6">
        <w:t xml:space="preserve">Como ya se ha adelantado, la propuesta consiste en </w:t>
      </w:r>
      <w:r w:rsidR="51D57918" w:rsidRPr="51D57918">
        <w:t>desarrollar</w:t>
      </w:r>
      <w:r w:rsidR="004C1582" w:rsidRPr="004711A6">
        <w:t xml:space="preserve"> una web basada en varios LLM </w:t>
      </w:r>
      <w:r w:rsidR="00AF3BCF" w:rsidRPr="004711A6">
        <w:t xml:space="preserve">que </w:t>
      </w:r>
      <w:r w:rsidR="51D57918" w:rsidRPr="51D57918">
        <w:t>permita</w:t>
      </w:r>
      <w:r w:rsidR="00AF3BCF" w:rsidRPr="004711A6">
        <w:t xml:space="preserve"> el ingreso de los interesados de sus datos</w:t>
      </w:r>
      <w:r w:rsidR="51D57918" w:rsidRPr="51D57918">
        <w:t>,</w:t>
      </w:r>
      <w:r w:rsidR="00AF3BCF" w:rsidRPr="004711A6">
        <w:t xml:space="preserve"> biométricos, genéticos </w:t>
      </w:r>
      <w:r w:rsidR="51D57918" w:rsidRPr="51D57918">
        <w:t>y</w:t>
      </w:r>
      <w:r w:rsidR="00AF3BCF" w:rsidRPr="004711A6">
        <w:t xml:space="preserve"> otras dudas médicas que presenten (</w:t>
      </w:r>
      <w:r w:rsidR="51D57918" w:rsidRPr="51D57918">
        <w:t>se responderá orientativamente</w:t>
      </w:r>
      <w:r w:rsidR="00AF3BCF" w:rsidRPr="004711A6">
        <w:t>).</w:t>
      </w:r>
    </w:p>
    <w:p w14:paraId="6BFA7CF6" w14:textId="77777777" w:rsidR="000252EC" w:rsidRPr="004711A6" w:rsidRDefault="000252EC" w:rsidP="003A268F"/>
    <w:p w14:paraId="30694052" w14:textId="3EE6CDFC" w:rsidR="00774E9E" w:rsidRPr="004711A6" w:rsidRDefault="00AF3BCF" w:rsidP="003A268F">
      <w:r w:rsidRPr="004711A6">
        <w:rPr>
          <w:b/>
          <w:bCs/>
        </w:rPr>
        <w:t xml:space="preserve">Objetivo principal:  </w:t>
      </w:r>
      <w:r w:rsidR="00774E9E" w:rsidRPr="004711A6">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3A268F"/>
    <w:p w14:paraId="4CD946C2" w14:textId="60A68F5E" w:rsidR="00774E9E" w:rsidRDefault="00774E9E" w:rsidP="003A268F">
      <w:r w:rsidRPr="00774E9E">
        <w:t>Objetivos secundarios:</w:t>
      </w:r>
      <w:r>
        <w:t xml:space="preserve"> </w:t>
      </w:r>
      <w:r w:rsidRPr="00774E9E">
        <w:t xml:space="preserve"> </w:t>
      </w:r>
    </w:p>
    <w:p w14:paraId="17EBF8F2" w14:textId="77777777" w:rsidR="00273670" w:rsidRPr="00774E9E" w:rsidRDefault="00273670" w:rsidP="003A268F"/>
    <w:p w14:paraId="01494F06" w14:textId="691D60A1" w:rsidR="00273670" w:rsidRPr="004711A6" w:rsidRDefault="00273670" w:rsidP="003A268F">
      <w:pPr>
        <w:pStyle w:val="Prrafodelista"/>
        <w:numPr>
          <w:ilvl w:val="0"/>
          <w:numId w:val="30"/>
        </w:numPr>
      </w:pPr>
      <w:r w:rsidRPr="004711A6">
        <w:t>Mejorar la salud y el bienestar de las personas</w:t>
      </w:r>
      <w:r w:rsidR="00247583" w:rsidRPr="004711A6">
        <w:t xml:space="preserve"> gracias al</w:t>
      </w:r>
      <w:r w:rsidRPr="004711A6">
        <w:t xml:space="preserve"> sistema de personalización de estilos de vida </w:t>
      </w:r>
    </w:p>
    <w:p w14:paraId="023FC0C7" w14:textId="67C5324C" w:rsidR="05D51CF9" w:rsidRDefault="05D51CF9" w:rsidP="003A268F"/>
    <w:p w14:paraId="03981E46" w14:textId="31B14C2A" w:rsidR="00273670" w:rsidRPr="00D65A7F" w:rsidRDefault="00273670" w:rsidP="003A268F">
      <w:pPr>
        <w:pStyle w:val="Prrafodelista"/>
        <w:numPr>
          <w:ilvl w:val="0"/>
          <w:numId w:val="30"/>
        </w:numPr>
      </w:pPr>
      <w:r w:rsidRPr="004711A6">
        <w:t xml:space="preserve">Reducir los costos de atención médica </w:t>
      </w:r>
    </w:p>
    <w:p w14:paraId="6ECBD792" w14:textId="5AFD4381" w:rsidR="06CF9D87" w:rsidRDefault="06CF9D87" w:rsidP="003A268F"/>
    <w:p w14:paraId="7DCE1075" w14:textId="4FB207C8" w:rsidR="00273670" w:rsidRDefault="00273670" w:rsidP="003A268F">
      <w:pPr>
        <w:pStyle w:val="Prrafodelista"/>
        <w:numPr>
          <w:ilvl w:val="0"/>
          <w:numId w:val="30"/>
        </w:numPr>
      </w:pPr>
      <w:r w:rsidRPr="004711A6">
        <w:t>Empoderar a las personas para que tomen el control de su salud</w:t>
      </w:r>
    </w:p>
    <w:p w14:paraId="0ED7D444" w14:textId="77777777" w:rsidR="008B4712" w:rsidRDefault="008B4712" w:rsidP="003A268F"/>
    <w:p w14:paraId="6C321ED0" w14:textId="77777777" w:rsidR="004711A6" w:rsidRPr="00FB2906" w:rsidRDefault="004711A6" w:rsidP="003A268F"/>
    <w:p w14:paraId="5B8A2D2D" w14:textId="22330DA9" w:rsidR="007340E7" w:rsidRDefault="00437A70" w:rsidP="003A268F">
      <w:pPr>
        <w:pStyle w:val="Ttulo1"/>
      </w:pPr>
      <w:bookmarkStart w:id="6" w:name="_Toc162797393"/>
      <w:bookmarkStart w:id="7" w:name="_Toc165986797"/>
      <w:r w:rsidRPr="00FB2906">
        <w:t>Marco teórico</w:t>
      </w:r>
      <w:bookmarkEnd w:id="6"/>
      <w:bookmarkEnd w:id="7"/>
    </w:p>
    <w:p w14:paraId="5E989141" w14:textId="77777777" w:rsidR="00E97165" w:rsidRPr="00E97165" w:rsidRDefault="00E97165" w:rsidP="003A268F"/>
    <w:p w14:paraId="4F339336" w14:textId="21C9783B" w:rsidR="007340E7" w:rsidRPr="00B742FC" w:rsidRDefault="00130593" w:rsidP="003A268F">
      <w:r w:rsidRPr="00B742FC">
        <w:t>No h</w:t>
      </w:r>
      <w:r w:rsidR="00E97165" w:rsidRPr="00B742FC">
        <w:t xml:space="preserve">abría </w:t>
      </w:r>
      <w:r w:rsidRPr="00B742FC">
        <w:t xml:space="preserve">una fuente bibliográfica </w:t>
      </w:r>
      <w:r w:rsidR="001D025B" w:rsidRPr="00B742FC">
        <w:t xml:space="preserve">la cual haya significado </w:t>
      </w:r>
      <w:r w:rsidR="000826DA" w:rsidRPr="00B742FC">
        <w:t>una</w:t>
      </w:r>
      <w:r w:rsidR="001D025B" w:rsidRPr="00B742FC">
        <w:t xml:space="preserve"> mayor influencia </w:t>
      </w:r>
      <w:r w:rsidR="00E97165" w:rsidRPr="00B742FC">
        <w:t>sobre</w:t>
      </w:r>
      <w:r w:rsidR="001D025B" w:rsidRPr="00B742FC">
        <w:t xml:space="preserve"> cómo estructurar el framework</w:t>
      </w:r>
      <w:r w:rsidR="00F3686F" w:rsidRPr="00B742FC">
        <w:t xml:space="preserve"> o el proceso de realizar la web, sino que </w:t>
      </w:r>
      <w:r w:rsidR="004D547C" w:rsidRPr="00B742FC">
        <w:t>se ha ido</w:t>
      </w:r>
      <w:r w:rsidR="00F3686F" w:rsidRPr="00B742FC">
        <w:t xml:space="preserve"> obteniendo la información de distintas publicaciones u otras referencias.</w:t>
      </w:r>
    </w:p>
    <w:p w14:paraId="5EB363E0" w14:textId="77777777" w:rsidR="00F3686F" w:rsidRPr="00B742FC" w:rsidRDefault="00F3686F" w:rsidP="003A268F"/>
    <w:p w14:paraId="43D0E384" w14:textId="5BDE585C" w:rsidR="00B71568" w:rsidRPr="00B742FC" w:rsidRDefault="00AB4111" w:rsidP="003A268F">
      <w:r w:rsidRPr="00B742FC">
        <w:t xml:space="preserve">Teniendo como referencia para proceder a </w:t>
      </w:r>
      <w:r w:rsidR="00F110CE" w:rsidRPr="00B742FC">
        <w:t xml:space="preserve">herramientas como las publicadas ChatDiet </w:t>
      </w:r>
      <w:r w:rsidR="00F110CE" w:rsidRPr="00B742FC">
        <w:fldChar w:fldCharType="begin"/>
      </w:r>
      <w:r w:rsidR="00F110CE" w:rsidRPr="00B742FC">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fldChar w:fldCharType="separate"/>
      </w:r>
      <w:r w:rsidR="00F110CE" w:rsidRPr="00B742FC">
        <w:t>(7)</w:t>
      </w:r>
      <w:r w:rsidR="00F110CE" w:rsidRPr="00B742FC">
        <w:fldChar w:fldCharType="end"/>
      </w:r>
      <w:r w:rsidR="00F110CE" w:rsidRPr="00B742FC">
        <w:t xml:space="preserve"> o Dietos</w:t>
      </w:r>
      <w:r w:rsidR="00353C40" w:rsidRPr="00B742FC">
        <w:t xml:space="preserve"> </w:t>
      </w:r>
      <w:r w:rsidR="00353C40" w:rsidRPr="00B742FC">
        <w:fldChar w:fldCharType="begin"/>
      </w:r>
      <w:r w:rsidR="00353C40" w:rsidRPr="00B742FC">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fldChar w:fldCharType="separate"/>
      </w:r>
      <w:r w:rsidR="00353C40" w:rsidRPr="00B742FC">
        <w:t>(5)</w:t>
      </w:r>
      <w:r w:rsidR="00353C40" w:rsidRPr="00B742FC">
        <w:fldChar w:fldCharType="end"/>
      </w:r>
      <w:r w:rsidR="00353C40" w:rsidRPr="00B742FC">
        <w:t xml:space="preserve">, los cuales permiten comprender la manera de organizar el framework con respecto al uso de LLM para personalizar distintas </w:t>
      </w:r>
      <w:r w:rsidR="00AC5E62" w:rsidRPr="00B742FC">
        <w:t>necesidades del cliente (e</w:t>
      </w:r>
      <w:r w:rsidR="00751327" w:rsidRPr="00B742FC">
        <w:t>n</w:t>
      </w:r>
      <w:r w:rsidR="00AC5E62" w:rsidRPr="00B742FC">
        <w:t xml:space="preserve"> el caso de ambas herramientas mencionadas </w:t>
      </w:r>
      <w:r w:rsidR="008E76A1" w:rsidRPr="00B742FC">
        <w:t xml:space="preserve">en el campo de la nutrición). </w:t>
      </w:r>
    </w:p>
    <w:p w14:paraId="087B75DF" w14:textId="397E5B92" w:rsidR="00F3686F" w:rsidRPr="00B742FC" w:rsidRDefault="008E76A1" w:rsidP="003A268F">
      <w:r w:rsidRPr="00B742FC">
        <w:t xml:space="preserve">Pero </w:t>
      </w:r>
      <w:r w:rsidR="00F24F00" w:rsidRPr="00B742FC">
        <w:t>también</w:t>
      </w:r>
      <w:r w:rsidRPr="00B742FC">
        <w:t xml:space="preserve"> se sigue un procedimiento similar en</w:t>
      </w:r>
      <w:r w:rsidR="00F24F00" w:rsidRPr="00B742FC">
        <w:t xml:space="preserve"> </w:t>
      </w:r>
      <w:r w:rsidR="00BE5F70" w:rsidRPr="00B742FC">
        <w:t>otros trabajos que proponen frameworks con LLM para datos genéticos</w:t>
      </w:r>
      <w:r w:rsidR="0044578F" w:rsidRPr="00B742FC">
        <w:t xml:space="preserve"> </w:t>
      </w:r>
      <w:r w:rsidR="00BE5F70" w:rsidRPr="00B742FC">
        <w:fldChar w:fldCharType="begin"/>
      </w:r>
      <w:r w:rsidR="00BE5F70" w:rsidRPr="00B742FC">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fldChar w:fldCharType="separate"/>
      </w:r>
      <w:r w:rsidR="00BE5F70" w:rsidRPr="00B742FC">
        <w:t>(8)</w:t>
      </w:r>
      <w:r w:rsidR="00BE5F70" w:rsidRPr="00B742FC">
        <w:fldChar w:fldCharType="end"/>
      </w:r>
      <w:r w:rsidR="0044578F" w:rsidRPr="00B742FC">
        <w:t xml:space="preserve">. </w:t>
      </w:r>
    </w:p>
    <w:p w14:paraId="27FB471F" w14:textId="77777777" w:rsidR="00820C8A" w:rsidRPr="00B742FC" w:rsidRDefault="00820C8A" w:rsidP="003A268F"/>
    <w:p w14:paraId="56815701" w14:textId="239F978E" w:rsidR="0044578F" w:rsidRPr="00B742FC" w:rsidRDefault="0044578F" w:rsidP="003A268F">
      <w:r w:rsidRPr="00B742FC">
        <w:t xml:space="preserve">Es decir, </w:t>
      </w:r>
      <w:r w:rsidR="001C2956" w:rsidRPr="00B742FC">
        <w:t>que para uno</w:t>
      </w:r>
      <w:r w:rsidR="00F26A43" w:rsidRPr="00B742FC">
        <w:t xml:space="preserve"> de los dos </w:t>
      </w:r>
      <w:r w:rsidR="00556CB3" w:rsidRPr="00B742FC">
        <w:t>LLM que se procede a implementar en base a la lectura de documentos, la estructura básica es la misma seguida independientemente del ámbito</w:t>
      </w:r>
      <w:r w:rsidR="00F556E3" w:rsidRPr="00B742FC">
        <w:t xml:space="preserve"> relacionado con la salud escogido</w:t>
      </w:r>
      <w:r w:rsidR="00556CB3" w:rsidRPr="00B742FC">
        <w:t>.</w:t>
      </w:r>
      <w:r w:rsidR="00764726" w:rsidRPr="00B742FC">
        <w:t xml:space="preserve"> Por lo que el primer paso será </w:t>
      </w:r>
      <w:r w:rsidR="00F556E3" w:rsidRPr="00B742FC">
        <w:t>recopilar</w:t>
      </w:r>
      <w:r w:rsidR="00764726" w:rsidRPr="00B742FC">
        <w:t xml:space="preserve"> una gran cantidad de documentos de interés o extraerlos </w:t>
      </w:r>
      <w:r w:rsidR="00F556E3" w:rsidRPr="00B742FC">
        <w:t xml:space="preserve">directamente </w:t>
      </w:r>
      <w:r w:rsidR="00764726" w:rsidRPr="00B742FC">
        <w:t xml:space="preserve">de las webs necesarias, que permitirán al LLM </w:t>
      </w:r>
      <w:r w:rsidR="00240491" w:rsidRPr="00B742FC">
        <w:t xml:space="preserve">generar respuestas en base a los diagnósticos </w:t>
      </w:r>
      <w:r w:rsidR="00F556E3" w:rsidRPr="00B742FC">
        <w:t xml:space="preserve">o preguntas </w:t>
      </w:r>
      <w:r w:rsidR="00240491" w:rsidRPr="00B742FC">
        <w:t>que proporcione el usuario.</w:t>
      </w:r>
    </w:p>
    <w:p w14:paraId="6DB8F623" w14:textId="288D16FC" w:rsidR="00F26A43" w:rsidRPr="00B742FC" w:rsidRDefault="00F26A43" w:rsidP="003A268F"/>
    <w:p w14:paraId="47402663" w14:textId="5C28B805" w:rsidR="007F49DD" w:rsidRPr="00B742FC" w:rsidRDefault="007F49DD" w:rsidP="003A268F">
      <w:r w:rsidRPr="00B742FC">
        <w:t xml:space="preserve">Para el otro LLM, se utilizan los datos pertinentes de bases de datos como </w:t>
      </w:r>
      <w:r w:rsidR="00555FAE" w:rsidRPr="00B742FC">
        <w:t>NHANES</w:t>
      </w:r>
      <w:r w:rsidR="0058510A" w:rsidRPr="00B742FC">
        <w:t xml:space="preserve"> u otras similares</w:t>
      </w:r>
      <w:r w:rsidR="008377D4" w:rsidRPr="00B742FC">
        <w:t>, los cuales permitirán ser codificados para su posterior</w:t>
      </w:r>
      <w:r w:rsidR="00526760" w:rsidRPr="00B742FC">
        <w:t xml:space="preserve"> uso para obtener distintas estadísticas y porcentajes pertinentes para mostrar al usuario.</w:t>
      </w:r>
      <w:r w:rsidR="0058510A" w:rsidRPr="00B742FC">
        <w:t xml:space="preserve"> </w:t>
      </w:r>
    </w:p>
    <w:p w14:paraId="2B6E5FBC" w14:textId="77777777" w:rsidR="0058510A" w:rsidRPr="00B742FC" w:rsidRDefault="0058510A" w:rsidP="003A268F"/>
    <w:p w14:paraId="039538D3" w14:textId="319F1A53" w:rsidR="0058510A" w:rsidRPr="00B742FC" w:rsidRDefault="0058510A" w:rsidP="003A268F">
      <w:r w:rsidRPr="00B742FC">
        <w:t xml:space="preserve">Así aportando </w:t>
      </w:r>
      <w:r w:rsidR="005472E5" w:rsidRPr="00B742FC">
        <w:t>una información más exacta</w:t>
      </w:r>
      <w:r w:rsidR="00D356AE" w:rsidRPr="00B742FC">
        <w:t xml:space="preserve"> acerca de </w:t>
      </w:r>
      <w:r w:rsidR="005472E5" w:rsidRPr="00B742FC">
        <w:t>por ejemplo “</w:t>
      </w:r>
      <w:r w:rsidR="00D356AE" w:rsidRPr="00B742FC">
        <w:t>las posibilidades de padecer X patología o enfermedad</w:t>
      </w:r>
      <w:r w:rsidR="005472E5" w:rsidRPr="00B742FC">
        <w:t>”</w:t>
      </w:r>
      <w:r w:rsidR="00D356AE" w:rsidRPr="00B742FC">
        <w:t xml:space="preserve"> en base a los datos ingresados por el usuario como </w:t>
      </w:r>
      <w:r w:rsidR="002C6249" w:rsidRPr="00B742FC">
        <w:t>información sobre distintas dudas que posea acerca de</w:t>
      </w:r>
      <w:r w:rsidR="004D6B8D" w:rsidRPr="00B742FC">
        <w:t>l diagnóstico</w:t>
      </w:r>
      <w:r w:rsidR="006C01EE" w:rsidRPr="00B742FC">
        <w:t xml:space="preserve"> proporcionado o acerca de otros ámbitos relacionados con la salud. Todo esto acompañado de </w:t>
      </w:r>
      <w:r w:rsidR="005127B1" w:rsidRPr="00B742FC">
        <w:t>las figuras necesarias para mostrar la información de la manera más accesible posible.</w:t>
      </w:r>
    </w:p>
    <w:p w14:paraId="092E36FD" w14:textId="61029FA5" w:rsidR="000D09A0" w:rsidRDefault="000D09A0" w:rsidP="003A268F"/>
    <w:p w14:paraId="5EBC101A" w14:textId="77777777" w:rsidR="006C01EE" w:rsidRPr="00FB2906" w:rsidRDefault="006C01EE" w:rsidP="003A268F"/>
    <w:p w14:paraId="05DD5E74" w14:textId="756B3A85" w:rsidR="000D09A0" w:rsidRPr="00FB2906" w:rsidRDefault="000D09A0" w:rsidP="003A268F">
      <w:r w:rsidRPr="00FB2906">
        <w:br w:type="page"/>
      </w:r>
    </w:p>
    <w:p w14:paraId="11AA0E80" w14:textId="14D3ECE1" w:rsidR="0087394A" w:rsidRPr="00FB2906" w:rsidRDefault="00437A70" w:rsidP="003A268F">
      <w:pPr>
        <w:pStyle w:val="Ttulo1"/>
      </w:pPr>
      <w:bookmarkStart w:id="8" w:name="_Toc162797403"/>
      <w:bookmarkStart w:id="9" w:name="_Toc54935093"/>
      <w:bookmarkStart w:id="10" w:name="_Toc165986798"/>
      <w:r w:rsidRPr="00FB2906">
        <w:t>Metodología</w:t>
      </w:r>
      <w:bookmarkEnd w:id="8"/>
      <w:bookmarkEnd w:id="10"/>
    </w:p>
    <w:p w14:paraId="2EC88688" w14:textId="113202E1" w:rsidR="000D09A0" w:rsidRPr="00FB2906" w:rsidRDefault="00437A70" w:rsidP="003A268F">
      <w:pPr>
        <w:pStyle w:val="Ttulo2"/>
      </w:pPr>
      <w:bookmarkStart w:id="11" w:name="_Toc162797404"/>
      <w:bookmarkStart w:id="12" w:name="_Toc165986799"/>
      <w:bookmarkEnd w:id="9"/>
      <w:r w:rsidRPr="00FB2906">
        <w:t>Recolección de datos y preparación del modelo</w:t>
      </w:r>
      <w:bookmarkEnd w:id="11"/>
      <w:bookmarkEnd w:id="12"/>
    </w:p>
    <w:p w14:paraId="03C02BF8" w14:textId="5CF7CD15" w:rsidR="000D09A0" w:rsidRPr="00FB2906" w:rsidRDefault="003E5B3E" w:rsidP="003A268F">
      <w:pPr>
        <w:pStyle w:val="Ttulo3"/>
      </w:pPr>
      <w:bookmarkStart w:id="13" w:name="_Toc162797405"/>
      <w:bookmarkStart w:id="14" w:name="_Toc165986800"/>
      <w:r w:rsidRPr="00FB2906">
        <w:t>Preparación de los datos</w:t>
      </w:r>
      <w:bookmarkEnd w:id="13"/>
      <w:bookmarkEnd w:id="14"/>
    </w:p>
    <w:p w14:paraId="74AA782C" w14:textId="77777777" w:rsidR="003E5B3E" w:rsidRDefault="003E5B3E" w:rsidP="003A268F"/>
    <w:p w14:paraId="2EA509D2" w14:textId="23CCDB05" w:rsidR="009837AA" w:rsidRDefault="00AE4FEB" w:rsidP="003A268F">
      <w:r>
        <w:t xml:space="preserve">En primera instancia, se </w:t>
      </w:r>
      <w:r w:rsidR="180D7232" w:rsidRPr="180D7232">
        <w:t>recopilan</w:t>
      </w:r>
      <w:r>
        <w:t xml:space="preserve"> datos provenientes de bases de datos como NHANES,</w:t>
      </w:r>
      <w:r w:rsidR="0051105D">
        <w:t xml:space="preserve"> acerca de hábitos alimenticios, medidas corporales y cuestionarios varios de interés.</w:t>
      </w:r>
    </w:p>
    <w:p w14:paraId="218F175F" w14:textId="77777777" w:rsidR="00171D17" w:rsidRDefault="00171D17" w:rsidP="003A268F"/>
    <w:p w14:paraId="5BE3E68A" w14:textId="1163FD31" w:rsidR="00F82D72" w:rsidRDefault="00160021" w:rsidP="003A268F">
      <w:r>
        <w:t xml:space="preserve">Para </w:t>
      </w:r>
      <w:r w:rsidR="002C641B">
        <w:t>proporcionar una respuesta sobre problemas</w:t>
      </w:r>
      <w:r>
        <w:t xml:space="preserve"> genéticos</w:t>
      </w:r>
      <w:r w:rsidR="002C641B">
        <w:t xml:space="preserve"> y los relacionados con diferentes sintomatologías y patologías</w:t>
      </w:r>
      <w:r>
        <w:t xml:space="preserve">, se podrán escoger </w:t>
      </w:r>
      <w:r w:rsidR="00F82D72">
        <w:t xml:space="preserve">directamente </w:t>
      </w:r>
      <w:r w:rsidR="00A07ABC">
        <w:t>distintos</w:t>
      </w:r>
      <w:r w:rsidR="002C641B">
        <w:t xml:space="preserve"> documentos presentes en </w:t>
      </w:r>
      <w:r w:rsidR="00CD6E76">
        <w:t xml:space="preserve">lugares como </w:t>
      </w:r>
      <w:commentRangeStart w:id="15"/>
      <w:r w:rsidR="000101C5">
        <w:t xml:space="preserve">PubMed </w:t>
      </w:r>
      <w:commentRangeEnd w:id="15"/>
      <w:r w:rsidR="00862459">
        <w:rPr>
          <w:rStyle w:val="Refdecomentario"/>
        </w:rPr>
        <w:commentReference w:id="15"/>
      </w:r>
      <w:r w:rsidR="00F82D72">
        <w:t>o documentos relacionados que podremos subir directamente al modelo.</w:t>
      </w:r>
    </w:p>
    <w:p w14:paraId="6150F227" w14:textId="77777777" w:rsidR="0077509E" w:rsidRPr="00FB2906" w:rsidRDefault="0077509E" w:rsidP="003A268F"/>
    <w:p w14:paraId="535DEEFD" w14:textId="32791A20" w:rsidR="00873C4A" w:rsidRPr="00FB2906" w:rsidRDefault="00873C4A" w:rsidP="003A268F">
      <w:pPr>
        <w:pStyle w:val="Ttulo3"/>
      </w:pPr>
      <w:bookmarkStart w:id="16" w:name="_Toc162797406"/>
      <w:bookmarkStart w:id="17" w:name="_Toc165986801"/>
      <w:r w:rsidRPr="00FB2906">
        <w:t>Entrenamiento del modelo</w:t>
      </w:r>
      <w:bookmarkEnd w:id="16"/>
      <w:bookmarkEnd w:id="17"/>
    </w:p>
    <w:p w14:paraId="4AF5FEE5" w14:textId="77777777" w:rsidR="003E5B3E" w:rsidRDefault="003E5B3E" w:rsidP="003A268F"/>
    <w:p w14:paraId="4FBF1331" w14:textId="2A94D71A" w:rsidR="00576A56" w:rsidRDefault="00576A56" w:rsidP="003A268F">
      <w:r>
        <w:t xml:space="preserve">Se deberán escoger bien los </w:t>
      </w:r>
      <w:r w:rsidR="006D25A1">
        <w:t>h</w:t>
      </w:r>
      <w:r>
        <w:t>iperparámetros como el batch-size</w:t>
      </w:r>
      <w:r w:rsidR="00590F11">
        <w:t>, epochs, sequence lengt</w:t>
      </w:r>
      <w:r w:rsidR="00AF5A50">
        <w:t>h</w:t>
      </w:r>
      <w:r w:rsidR="00C720F9">
        <w:t xml:space="preserve"> y el learning rate</w:t>
      </w:r>
      <w:r w:rsidR="00590F11">
        <w:t xml:space="preserve"> (el cual cabe la posibilidad de ajustar de manera dinámica gracias al Fast.ai)</w:t>
      </w:r>
      <w:r w:rsidR="00C720F9">
        <w:t>.</w:t>
      </w:r>
    </w:p>
    <w:p w14:paraId="41E81E88" w14:textId="77777777" w:rsidR="00C720F9" w:rsidRDefault="00C720F9" w:rsidP="003A268F"/>
    <w:p w14:paraId="563FCAB9" w14:textId="2DD30B41" w:rsidR="009837AA" w:rsidRDefault="0033565D" w:rsidP="003A268F">
      <w:r>
        <w:t>Para</w:t>
      </w:r>
      <w:r w:rsidR="00876BED">
        <w:t xml:space="preserve"> entrenar</w:t>
      </w:r>
      <w:r>
        <w:t xml:space="preserve"> </w:t>
      </w:r>
      <w:r w:rsidR="001D38EA">
        <w:t xml:space="preserve">los </w:t>
      </w:r>
      <w:r w:rsidR="009F6015">
        <w:t xml:space="preserve">LLM se podrán usar </w:t>
      </w:r>
      <w:r w:rsidR="00F82D72">
        <w:t>distint</w:t>
      </w:r>
      <w:r w:rsidR="009F6015">
        <w:t xml:space="preserve">os modelos extraídos de HuggingFace como RoBERTa, </w:t>
      </w:r>
      <w:r w:rsidR="00044686">
        <w:t>Mistral-7B o gemma-7b.</w:t>
      </w:r>
    </w:p>
    <w:p w14:paraId="1264D8FF" w14:textId="77777777" w:rsidR="009837AA" w:rsidRPr="00FB2906" w:rsidRDefault="009837AA" w:rsidP="003A268F"/>
    <w:p w14:paraId="6844A634" w14:textId="77777777" w:rsidR="00C4131E" w:rsidRPr="00FB2906" w:rsidRDefault="00C4131E" w:rsidP="003A268F">
      <w:pPr>
        <w:pStyle w:val="Ttulo2"/>
      </w:pPr>
      <w:bookmarkStart w:id="18" w:name="_Toc162797407"/>
      <w:bookmarkStart w:id="19" w:name="_Toc54935097"/>
      <w:bookmarkStart w:id="20" w:name="_Toc165986802"/>
      <w:r w:rsidRPr="00FB2906">
        <w:t>Desarrollo del prototipo de la web</w:t>
      </w:r>
      <w:bookmarkEnd w:id="18"/>
      <w:bookmarkEnd w:id="20"/>
    </w:p>
    <w:p w14:paraId="3C7E4B26" w14:textId="17D0B116" w:rsidR="000D09A0" w:rsidRPr="00FB2906" w:rsidRDefault="004A0D7D" w:rsidP="003A268F">
      <w:pPr>
        <w:pStyle w:val="Ttulo3"/>
      </w:pPr>
      <w:bookmarkStart w:id="21" w:name="_Toc162797408"/>
      <w:bookmarkStart w:id="22" w:name="_Toc165986803"/>
      <w:bookmarkEnd w:id="19"/>
      <w:r w:rsidRPr="00FB2906">
        <w:t>Consideraciones para el desarrollo de la web</w:t>
      </w:r>
      <w:bookmarkEnd w:id="21"/>
      <w:bookmarkEnd w:id="22"/>
    </w:p>
    <w:p w14:paraId="3ED14808" w14:textId="77777777" w:rsidR="00D4108A" w:rsidRPr="00FB2906" w:rsidRDefault="00D4108A" w:rsidP="003A268F"/>
    <w:p w14:paraId="335B4CD1" w14:textId="05339F3E" w:rsidR="00D4108A" w:rsidRPr="00FB2906" w:rsidRDefault="00D4108A" w:rsidP="003A268F">
      <w:r w:rsidRPr="00FB2906">
        <w:t>Se tendrá en cuenta un diseño sencillo y minimalista</w:t>
      </w:r>
      <w:r w:rsidR="00A94E3D" w:rsidRPr="00FB2906">
        <w:t>, con un buen uso de espacios en blanco para crear una sensación de amplitud y orden</w:t>
      </w:r>
      <w:r w:rsidR="006343F3" w:rsidRPr="00FB2906">
        <w:t>. Junto con el uso de una tipografía y paletas de colores atractiva y que se adapten al estilo de la aplicación.</w:t>
      </w:r>
    </w:p>
    <w:p w14:paraId="641DFADF" w14:textId="77777777" w:rsidR="00763A13" w:rsidRPr="00FB2906" w:rsidRDefault="00763A13" w:rsidP="003A268F"/>
    <w:p w14:paraId="06C8E446" w14:textId="362B5610" w:rsidR="006343F3" w:rsidRPr="00FB2906" w:rsidRDefault="006343F3" w:rsidP="003A268F">
      <w:r w:rsidRPr="00FB2906">
        <w:t xml:space="preserve">Por último, se podrán incluir imágenes y videos </w:t>
      </w:r>
      <w:r w:rsidR="00763A13" w:rsidRPr="00FB2906">
        <w:t>que sean relevantes para el contenido de la aplicación</w:t>
      </w:r>
    </w:p>
    <w:p w14:paraId="1FBBD201" w14:textId="77777777" w:rsidR="00763A13" w:rsidRPr="00FB2906" w:rsidRDefault="00763A13" w:rsidP="003A268F"/>
    <w:p w14:paraId="62412D91" w14:textId="4CAD510F" w:rsidR="002E6D90" w:rsidRPr="00FB2906" w:rsidRDefault="00306570" w:rsidP="003A268F">
      <w:r w:rsidRPr="00FB2906">
        <w:t>Con relación a</w:t>
      </w:r>
      <w:r w:rsidR="002E6D90" w:rsidRPr="00FB2906">
        <w:t xml:space="preserve"> la parte de programación, se escribirá un código limpio y organizado</w:t>
      </w:r>
      <w:r w:rsidR="00D77414" w:rsidRPr="00FB2906">
        <w:t xml:space="preserve"> con los comentarios pertinentes explicando su funcionamiento, junto al uso de librerías necesarias.</w:t>
      </w:r>
    </w:p>
    <w:p w14:paraId="228D56E5" w14:textId="37FA9166" w:rsidR="00306570" w:rsidRPr="00FB2906" w:rsidRDefault="00306570" w:rsidP="003A268F">
      <w:r w:rsidRPr="00FB2906">
        <w:t>Para el desarrollo de la aplicación web</w:t>
      </w:r>
      <w:r w:rsidR="009D7257" w:rsidRPr="00FB2906">
        <w:t xml:space="preserve"> se hará uso e Python Flask</w:t>
      </w:r>
      <w:r w:rsidR="00081F20" w:rsidRPr="00FB2906">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3A268F"/>
    <w:p w14:paraId="55F205C7" w14:textId="77777777" w:rsidR="00D4108A" w:rsidRPr="00FB2906" w:rsidRDefault="00D4108A" w:rsidP="003A268F"/>
    <w:p w14:paraId="4A3D1A13" w14:textId="043DFB4F" w:rsidR="004A0D7D" w:rsidRPr="00FB2906" w:rsidRDefault="00B44220" w:rsidP="003A268F">
      <w:pPr>
        <w:pStyle w:val="Ttulo3"/>
      </w:pPr>
      <w:bookmarkStart w:id="23" w:name="_Toc162797409"/>
      <w:bookmarkStart w:id="24" w:name="_Toc165986804"/>
      <w:r w:rsidRPr="00FB2906">
        <w:t>Pasos para el desarrollo de nuestra web</w:t>
      </w:r>
      <w:bookmarkEnd w:id="23"/>
      <w:bookmarkEnd w:id="24"/>
    </w:p>
    <w:p w14:paraId="0833F9B7" w14:textId="77777777" w:rsidR="00196B40" w:rsidRPr="00FB2906" w:rsidRDefault="00196B40" w:rsidP="00D07691">
      <w:pPr>
        <w:pStyle w:val="Ttulo4"/>
      </w:pPr>
      <w:r w:rsidRPr="00FB2906">
        <w:t>Identificar funcionalidades clave</w:t>
      </w:r>
    </w:p>
    <w:p w14:paraId="2EB82A14" w14:textId="77777777" w:rsidR="00EB6149" w:rsidRPr="00FB2906" w:rsidRDefault="00EB6149" w:rsidP="003A268F"/>
    <w:p w14:paraId="7C231A0C" w14:textId="2C5DB90B" w:rsidR="009444D7" w:rsidRPr="00FB2906" w:rsidRDefault="009444D7" w:rsidP="003A268F">
      <w:r w:rsidRPr="00FB2906">
        <w:t>Para la web, estarán presentes distintas funcionalidades</w:t>
      </w:r>
      <w:r w:rsidR="00483473" w:rsidRPr="00FB2906">
        <w:t>:</w:t>
      </w:r>
    </w:p>
    <w:p w14:paraId="7FA8AED3" w14:textId="77777777" w:rsidR="00EB6149" w:rsidRPr="00FB2906" w:rsidRDefault="00EB6149" w:rsidP="003A268F"/>
    <w:p w14:paraId="098C5831" w14:textId="65C46DDD" w:rsidR="002104D0" w:rsidRPr="00FB2906" w:rsidRDefault="002104D0" w:rsidP="003A268F">
      <w:r w:rsidRPr="00FB2906">
        <w:t>Inicio de Sesión/Registro: Permitiremos a los usuarios crear una cuenta y/o iniciar sesión para acceder a sus datos personalizados y recomendaciones de manera segura.</w:t>
      </w:r>
    </w:p>
    <w:p w14:paraId="7F2AF18D" w14:textId="77777777" w:rsidR="00DE2D42" w:rsidRPr="00FB2906" w:rsidRDefault="00DE2D42" w:rsidP="003A268F">
      <w:r w:rsidRPr="00FB2906">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3A268F">
      <w:r w:rsidRPr="00FB2906">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3A268F">
      <w:r w:rsidRPr="00FB2906">
        <w:t>Página de Contacto/Soporte: Incluiremos una sección donde los usuarios puedan enviar preguntas, comentarios o solicitar soporte técnico.</w:t>
      </w:r>
    </w:p>
    <w:p w14:paraId="4079F616" w14:textId="36B1451C" w:rsidR="002104D0" w:rsidRPr="00FB2906" w:rsidRDefault="00DE2D42" w:rsidP="003A268F">
      <w:r w:rsidRPr="00FB2906">
        <w:t xml:space="preserve">Sección de Información y Ayuda: Proporcionaremos una página con información sobre cómo utilizar la web </w:t>
      </w:r>
      <w:proofErr w:type="gramStart"/>
      <w:r w:rsidRPr="00FB2906">
        <w:t>app</w:t>
      </w:r>
      <w:proofErr w:type="gramEnd"/>
      <w:r w:rsidRPr="00FB2906">
        <w:t>, la ciencia detrás de las recomendaciones y consejos generales de salud.</w:t>
      </w:r>
    </w:p>
    <w:p w14:paraId="0B75C289" w14:textId="77777777" w:rsidR="00437A70" w:rsidRPr="00FB2906" w:rsidRDefault="00437A70" w:rsidP="003A268F"/>
    <w:p w14:paraId="435D96D1" w14:textId="07E2C434" w:rsidR="00DE2D42" w:rsidRPr="00FB2906" w:rsidRDefault="005C49EB" w:rsidP="00D07691">
      <w:pPr>
        <w:pStyle w:val="Ttulo4"/>
      </w:pPr>
      <w:r w:rsidRPr="00FB2906">
        <w:t>Wireframes</w:t>
      </w:r>
    </w:p>
    <w:p w14:paraId="17A4C582" w14:textId="62D9A978" w:rsidR="00205A2D" w:rsidRPr="00FB2906" w:rsidRDefault="00205A2D" w:rsidP="003A268F">
      <w:pPr>
        <w:pStyle w:val="NormalWeb"/>
      </w:pPr>
      <w:r w:rsidRPr="00FB2906">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3A268F">
      <w:pPr>
        <w:pStyle w:val="NormalWeb"/>
      </w:pPr>
      <w:r w:rsidRPr="00FB2906">
        <w:t>En cuanto a la organización del formulario de datos genómicos y biométricos, nos aseguraremos</w:t>
      </w:r>
      <w:r w:rsidR="00271B58" w:rsidRPr="00FB2906">
        <w:t xml:space="preserve"> d</w:t>
      </w:r>
      <w:r w:rsidR="00BF6E55" w:rsidRPr="00FB2906">
        <w:t>e que el formulario esté bien organizado, agrupando los campos relacionados y utilizando indicaciones claras para cada tipo de dato.</w:t>
      </w:r>
    </w:p>
    <w:p w14:paraId="346E0D28" w14:textId="77777777" w:rsidR="00271B58" w:rsidRPr="00FB2906" w:rsidRDefault="00271B58" w:rsidP="003A268F">
      <w:pPr>
        <w:pStyle w:val="NormalWeb"/>
      </w:pPr>
    </w:p>
    <w:p w14:paraId="52C8CF5A" w14:textId="7DAEECFD" w:rsidR="00BF6E55" w:rsidRPr="00FB2906" w:rsidRDefault="00271B58" w:rsidP="003A268F">
      <w:pPr>
        <w:pStyle w:val="NormalWeb"/>
      </w:pPr>
      <w:r w:rsidRPr="00FB2906">
        <w:t xml:space="preserve">Se incluirán elementos visuales, considerando </w:t>
      </w:r>
      <w:r w:rsidR="00BF6E55" w:rsidRPr="00FB2906">
        <w:t>añadir íconos o pequeñas ilustraciones que puedan hacer el formulario más intuitivo y menos monótono.</w:t>
      </w:r>
    </w:p>
    <w:p w14:paraId="7711C731" w14:textId="77777777" w:rsidR="00271B58" w:rsidRPr="00FB2906" w:rsidRDefault="00271B58" w:rsidP="003A268F">
      <w:pPr>
        <w:pStyle w:val="NormalWeb"/>
      </w:pPr>
    </w:p>
    <w:p w14:paraId="7CC79A04" w14:textId="41DC1831" w:rsidR="00BF6E55" w:rsidRPr="00FB2906" w:rsidRDefault="00271B58" w:rsidP="003A268F">
      <w:pPr>
        <w:pStyle w:val="NormalWeb"/>
      </w:pPr>
      <w:r w:rsidRPr="00FB2906">
        <w:t>Y para facilitar la navegación, se incluirán</w:t>
      </w:r>
      <w:r w:rsidR="00BF6E55" w:rsidRPr="00FB2906">
        <w:t xml:space="preserve"> botones claros para enviar o cargar datos, y </w:t>
      </w:r>
      <w:r w:rsidR="007D428D" w:rsidRPr="00FB2906">
        <w:t>asegurarse</w:t>
      </w:r>
      <w:r w:rsidR="00BF6E55" w:rsidRPr="00FB2906">
        <w:t xml:space="preserve"> de que los usuarios puedan navegar fácilmente a través del formulario.</w:t>
      </w:r>
    </w:p>
    <w:p w14:paraId="70F52AD6" w14:textId="106C81FE" w:rsidR="00205A2D" w:rsidRPr="00FB2906" w:rsidRDefault="00205A2D" w:rsidP="003A268F"/>
    <w:p w14:paraId="7D97EA0C" w14:textId="17DB2AAA" w:rsidR="00873C4A" w:rsidRPr="00FB2906" w:rsidRDefault="00196B40" w:rsidP="00D07691">
      <w:pPr>
        <w:pStyle w:val="Ttulo4"/>
      </w:pPr>
      <w:r w:rsidRPr="00FB2906">
        <w:t>Diseño de Interfaz de Usuario</w:t>
      </w:r>
    </w:p>
    <w:p w14:paraId="43F75FC0" w14:textId="77777777" w:rsidR="00EB6149" w:rsidRPr="00FB2906" w:rsidRDefault="00EB6149" w:rsidP="003A268F"/>
    <w:p w14:paraId="48A88E63" w14:textId="15C3CB58" w:rsidR="00EB6149" w:rsidRPr="00FB2906" w:rsidRDefault="00EB6149" w:rsidP="003A268F">
      <w:r w:rsidRPr="00FB2906">
        <w:t>Con base en nuestros wireframes, diseñamos una interfaz de usuario atractiva y funcional, teniendo en cuenta las mejores prácticas de UX.</w:t>
      </w:r>
    </w:p>
    <w:p w14:paraId="78C1ED72" w14:textId="77777777" w:rsidR="00EB6149" w:rsidRPr="00FB2906" w:rsidRDefault="00EB6149" w:rsidP="003A268F"/>
    <w:p w14:paraId="01E62067" w14:textId="5FFCE4F6" w:rsidR="00794730" w:rsidRPr="00FB2906" w:rsidRDefault="00794730" w:rsidP="00D07691">
      <w:pPr>
        <w:pStyle w:val="Ttulo4"/>
      </w:pPr>
      <w:r w:rsidRPr="00FB2906">
        <w:t>Prototipo interactivo</w:t>
      </w:r>
    </w:p>
    <w:p w14:paraId="0B98C16B" w14:textId="77777777" w:rsidR="0072614B" w:rsidRPr="00FB2906" w:rsidRDefault="0072614B" w:rsidP="003A268F"/>
    <w:p w14:paraId="18D65D65" w14:textId="33DAD771" w:rsidR="0072614B" w:rsidRPr="00FB2906" w:rsidRDefault="0072614B" w:rsidP="003A268F">
      <w:pPr>
        <w:pStyle w:val="NormalWeb"/>
      </w:pPr>
      <w:r w:rsidRPr="00FB2906">
        <w:t xml:space="preserve">Creamos un prototipo interactivo utilizando herramientas como </w:t>
      </w:r>
      <w:proofErr w:type="spellStart"/>
      <w:r w:rsidRPr="00FB2906">
        <w:t>Figma</w:t>
      </w:r>
      <w:proofErr w:type="spellEnd"/>
      <w:r w:rsidRPr="00FB2906">
        <w:t>, que nos permitirá simular la experiencia del usuario con la aplicación.</w:t>
      </w:r>
    </w:p>
    <w:p w14:paraId="0DC35B98" w14:textId="77777777" w:rsidR="0072614B" w:rsidRPr="00FB2906" w:rsidRDefault="0072614B" w:rsidP="003A268F">
      <w:pPr>
        <w:pStyle w:val="NormalWeb"/>
      </w:pPr>
    </w:p>
    <w:p w14:paraId="0C50B4FF" w14:textId="3AEDFDBC" w:rsidR="00794730" w:rsidRPr="00FB2906" w:rsidRDefault="00794730" w:rsidP="00D07691">
      <w:pPr>
        <w:pStyle w:val="Ttulo4"/>
      </w:pPr>
      <w:r w:rsidRPr="00FB2906">
        <w:t>Selección del estilo visual</w:t>
      </w:r>
    </w:p>
    <w:p w14:paraId="2CA85A16" w14:textId="77777777" w:rsidR="0072614B" w:rsidRPr="00FB2906" w:rsidRDefault="0072614B" w:rsidP="003A268F"/>
    <w:p w14:paraId="7BCF71FD" w14:textId="5CC3FBD3" w:rsidR="0072614B" w:rsidRPr="00FB2906" w:rsidRDefault="0072614B" w:rsidP="003A268F">
      <w:r w:rsidRPr="00FB2906">
        <w:t xml:space="preserve">Definimos nuestra paleta de colores y tipografía para asegurar que nuestra aplicación sea visualmente coherente y atractiva. Utilicemos herramientas como </w:t>
      </w:r>
      <w:proofErr w:type="spellStart"/>
      <w:r w:rsidRPr="00FB2906">
        <w:t>Khroma</w:t>
      </w:r>
      <w:proofErr w:type="spellEnd"/>
      <w:r w:rsidRPr="00FB2906">
        <w:t xml:space="preserve"> para seleccionar colores que se ajusten a nuestra marca y público objetivo.</w:t>
      </w:r>
    </w:p>
    <w:p w14:paraId="05A16DE9" w14:textId="77777777" w:rsidR="0072614B" w:rsidRPr="00FB2906" w:rsidRDefault="0072614B" w:rsidP="003A268F"/>
    <w:p w14:paraId="7AA20D06" w14:textId="6E5767F1" w:rsidR="00794730" w:rsidRPr="00FB2906" w:rsidRDefault="00226342" w:rsidP="00D07691">
      <w:pPr>
        <w:pStyle w:val="Ttulo4"/>
      </w:pPr>
      <w:r w:rsidRPr="00FB2906">
        <w:t>Recolección de Feedback</w:t>
      </w:r>
    </w:p>
    <w:p w14:paraId="19A26062" w14:textId="77777777" w:rsidR="00D402EB" w:rsidRPr="00FB2906" w:rsidRDefault="00D402EB" w:rsidP="003A268F"/>
    <w:p w14:paraId="2A3F77D4" w14:textId="44A4A014" w:rsidR="00D402EB" w:rsidRPr="00FB2906" w:rsidRDefault="00D402EB" w:rsidP="003A268F">
      <w:r w:rsidRPr="00FB2906">
        <w:t>Presentemos nuestro prototipo a un grupo selecto para obtener su opinión y hagamos ajustes según sea necesario</w:t>
      </w:r>
    </w:p>
    <w:p w14:paraId="7918CC3B" w14:textId="77777777" w:rsidR="00D402EB" w:rsidRPr="00FB2906" w:rsidRDefault="00D402EB" w:rsidP="003A268F"/>
    <w:p w14:paraId="4B68048D" w14:textId="66245B22" w:rsidR="00794730" w:rsidRPr="00FB2906" w:rsidRDefault="00226342" w:rsidP="00D07691">
      <w:pPr>
        <w:pStyle w:val="Ttulo4"/>
      </w:pPr>
      <w:r w:rsidRPr="00FB2906">
        <w:t>Desarrollo Front-End</w:t>
      </w:r>
    </w:p>
    <w:p w14:paraId="4410289F" w14:textId="77777777" w:rsidR="00D402EB" w:rsidRPr="00FB2906" w:rsidRDefault="00D402EB" w:rsidP="003A268F"/>
    <w:p w14:paraId="559A4D77" w14:textId="77777777" w:rsidR="00D402EB" w:rsidRPr="00FB2906" w:rsidRDefault="00D402EB" w:rsidP="003A268F">
      <w:pPr>
        <w:pStyle w:val="NormalWeb"/>
      </w:pPr>
      <w:r w:rsidRPr="00FB2906">
        <w:t xml:space="preserve">Con nuestro prototipo y el </w:t>
      </w:r>
      <w:proofErr w:type="spellStart"/>
      <w:r w:rsidRPr="00FB2906">
        <w:t>feedback</w:t>
      </w:r>
      <w:proofErr w:type="spellEnd"/>
      <w:r w:rsidRPr="00FB2906">
        <w:t xml:space="preserve"> en mano, comencemos a codificar la interfaz de usuario. Podemos usar plantillas de Bootstrap para acelerar este proceso.</w:t>
      </w:r>
    </w:p>
    <w:p w14:paraId="1F79035A" w14:textId="77777777" w:rsidR="00D402EB" w:rsidRPr="00FB2906" w:rsidRDefault="00D402EB" w:rsidP="003A268F"/>
    <w:p w14:paraId="1F1FC956" w14:textId="77777777" w:rsidR="00D402EB" w:rsidRPr="00FB2906" w:rsidRDefault="00D402EB" w:rsidP="003A268F"/>
    <w:p w14:paraId="7BAFDD13" w14:textId="1B3E7C39" w:rsidR="00226342" w:rsidRPr="00FB2906" w:rsidRDefault="00226342" w:rsidP="00D07691">
      <w:pPr>
        <w:pStyle w:val="Ttulo4"/>
      </w:pPr>
      <w:r w:rsidRPr="00FB2906">
        <w:t>Desarrollo Back-End con Flask</w:t>
      </w:r>
    </w:p>
    <w:p w14:paraId="574B9F22" w14:textId="77777777" w:rsidR="00D402EB" w:rsidRPr="00FB2906" w:rsidRDefault="00D402EB" w:rsidP="003A268F"/>
    <w:p w14:paraId="0AD7537F" w14:textId="77777777" w:rsidR="00D402EB" w:rsidRPr="00FB2906" w:rsidRDefault="00D402EB" w:rsidP="003A268F">
      <w:pPr>
        <w:pStyle w:val="NormalWeb"/>
      </w:pPr>
      <w:r w:rsidRPr="00FB2906">
        <w:t xml:space="preserve">Simultáneamente, trabajamos en la configuración de </w:t>
      </w:r>
      <w:proofErr w:type="spellStart"/>
      <w:r w:rsidRPr="00FB2906">
        <w:t>Flask</w:t>
      </w:r>
      <w:proofErr w:type="spellEnd"/>
      <w:r w:rsidRPr="00FB2906">
        <w:t xml:space="preserve"> para nuestro back-</w:t>
      </w:r>
      <w:proofErr w:type="spellStart"/>
      <w:r w:rsidRPr="00FB2906">
        <w:t>end</w:t>
      </w:r>
      <w:proofErr w:type="spellEnd"/>
      <w:r w:rsidRPr="00FB2906">
        <w:t>, asegurándonos de que los datos del usuario se manejen de manera segura y eficiente.</w:t>
      </w:r>
    </w:p>
    <w:p w14:paraId="4E31A4D6" w14:textId="77777777" w:rsidR="00D402EB" w:rsidRPr="00FB2906" w:rsidRDefault="00D402EB" w:rsidP="003A268F"/>
    <w:p w14:paraId="7A76C9A2" w14:textId="77777777" w:rsidR="00D402EB" w:rsidRPr="00FB2906" w:rsidRDefault="00D402EB" w:rsidP="003A268F"/>
    <w:p w14:paraId="24C12494" w14:textId="5FA86011" w:rsidR="00226342" w:rsidRPr="001A3F23" w:rsidRDefault="007211BC" w:rsidP="00D07691">
      <w:pPr>
        <w:pStyle w:val="Ttulo4"/>
        <w:rPr>
          <w:lang w:val="en-US"/>
        </w:rPr>
      </w:pPr>
      <w:proofErr w:type="spellStart"/>
      <w:r w:rsidRPr="001A3F23">
        <w:rPr>
          <w:lang w:val="en-US"/>
        </w:rPr>
        <w:t>Integración</w:t>
      </w:r>
      <w:proofErr w:type="spellEnd"/>
      <w:r w:rsidRPr="001A3F23">
        <w:rPr>
          <w:lang w:val="en-US"/>
        </w:rPr>
        <w:t xml:space="preserve"> Front-End y Back-End</w:t>
      </w:r>
    </w:p>
    <w:p w14:paraId="2AF6242B" w14:textId="77777777" w:rsidR="00D402EB" w:rsidRPr="001A3F23" w:rsidRDefault="00D402EB" w:rsidP="003A268F">
      <w:pPr>
        <w:rPr>
          <w:lang w:val="en-US"/>
        </w:rPr>
      </w:pPr>
    </w:p>
    <w:p w14:paraId="3AE1F8DD" w14:textId="77777777" w:rsidR="00D402EB" w:rsidRPr="00FB2906" w:rsidRDefault="00D402EB" w:rsidP="003A268F">
      <w:pPr>
        <w:pStyle w:val="NormalWeb"/>
      </w:pPr>
      <w:r w:rsidRPr="00FB2906">
        <w:t xml:space="preserve">Una vez que tengamos el </w:t>
      </w:r>
      <w:proofErr w:type="spellStart"/>
      <w:r w:rsidRPr="00FB2906">
        <w:t>front-end</w:t>
      </w:r>
      <w:proofErr w:type="spellEnd"/>
      <w:r w:rsidRPr="00FB2906">
        <w:t xml:space="preserve"> y el back-</w:t>
      </w:r>
      <w:proofErr w:type="spellStart"/>
      <w:r w:rsidRPr="00FB2906">
        <w:t>end</w:t>
      </w:r>
      <w:proofErr w:type="spellEnd"/>
      <w:r w:rsidRPr="00FB2906">
        <w:t xml:space="preserve"> listos, integremos ambos para que trabajen de forma fluida y cohesiva.</w:t>
      </w:r>
    </w:p>
    <w:p w14:paraId="38D33A70" w14:textId="77777777" w:rsidR="00D402EB" w:rsidRPr="00FB2906" w:rsidRDefault="00D402EB" w:rsidP="003A268F"/>
    <w:p w14:paraId="196A5978" w14:textId="77777777" w:rsidR="00D402EB" w:rsidRPr="00FB2906" w:rsidRDefault="00D402EB" w:rsidP="003A268F"/>
    <w:p w14:paraId="06F97BA4" w14:textId="37F013BF" w:rsidR="00B44220" w:rsidRPr="00FB2906" w:rsidRDefault="006F4267" w:rsidP="003A268F">
      <w:pPr>
        <w:pStyle w:val="Ttulo3"/>
      </w:pPr>
      <w:bookmarkStart w:id="25" w:name="_Toc162797410"/>
      <w:bookmarkStart w:id="26" w:name="_Toc165986805"/>
      <w:r w:rsidRPr="00FB2906">
        <w:t>Pruebas de validación</w:t>
      </w:r>
      <w:bookmarkEnd w:id="25"/>
      <w:bookmarkEnd w:id="26"/>
    </w:p>
    <w:p w14:paraId="62ABD66E" w14:textId="77777777" w:rsidR="00D4108A" w:rsidRPr="00FB2906" w:rsidRDefault="00D4108A" w:rsidP="003A268F"/>
    <w:p w14:paraId="50490669" w14:textId="6B75237C" w:rsidR="00D4108A" w:rsidRDefault="00D4108A" w:rsidP="003A268F">
      <w:r w:rsidRPr="00FB2906">
        <w:t xml:space="preserve">Realicemos pruebas exhaustivas para asegurarnos de que la web </w:t>
      </w:r>
      <w:proofErr w:type="gramStart"/>
      <w:r w:rsidRPr="00FB2906">
        <w:t>app</w:t>
      </w:r>
      <w:proofErr w:type="gramEnd"/>
      <w:r w:rsidRPr="00FB2906">
        <w:t xml:space="preserve"> funcione correctamente en diferentes dispositivos y navegadores, y que sea segura.</w:t>
      </w:r>
    </w:p>
    <w:p w14:paraId="59402AB0" w14:textId="77777777" w:rsidR="001A3F23" w:rsidRPr="00FB2906" w:rsidRDefault="001A3F23" w:rsidP="003A268F"/>
    <w:p w14:paraId="591BB641" w14:textId="31B8CB90" w:rsidR="00C4131E" w:rsidRPr="003A268F" w:rsidRDefault="001A3F23" w:rsidP="003A268F">
      <w:pPr>
        <w:pStyle w:val="Ttulo2"/>
      </w:pPr>
      <w:bookmarkStart w:id="27" w:name="_Toc165986806"/>
      <w:r w:rsidRPr="003A268F">
        <w:rPr>
          <w:highlight w:val="yellow"/>
        </w:rPr>
        <w:t xml:space="preserve"> Esquema y funcionamiento formal del RAG</w:t>
      </w:r>
      <w:bookmarkEnd w:id="27"/>
    </w:p>
    <w:p w14:paraId="524DAC54" w14:textId="005FB90F" w:rsidR="001A3F23" w:rsidRDefault="000056C0" w:rsidP="003A268F">
      <w:r>
        <w:t>Vamos a explicar paso a paso, como funciona el código del GitHub que hemos creado para este TFM. Y al mismo tiempo iremos revisando las herramientas que hemos utilizado, y su utilización técnica en el código Python.</w:t>
      </w:r>
    </w:p>
    <w:p w14:paraId="44E387A7" w14:textId="391D49F7" w:rsidR="000056C0" w:rsidRDefault="000056C0" w:rsidP="003A268F">
      <w:pPr>
        <w:pStyle w:val="Ttulo3"/>
      </w:pPr>
      <w:r w:rsidRPr="003A268F">
        <w:t>Funcionamiento de llama3.py</w:t>
      </w:r>
      <w:r w:rsidRPr="003A268F">
        <w:t xml:space="preserve">. </w:t>
      </w:r>
    </w:p>
    <w:p w14:paraId="774688FE" w14:textId="1B68491B" w:rsidR="003A268F" w:rsidRDefault="00D07691" w:rsidP="003A268F">
      <w:r>
        <w:t xml:space="preserve">Mostramos </w:t>
      </w:r>
      <w:r w:rsidR="003A268F">
        <w:t xml:space="preserve">esquema gráfico mediante </w:t>
      </w:r>
      <w:r w:rsidR="003A268F" w:rsidRPr="003A268F">
        <w:t xml:space="preserve">un diagrama </w:t>
      </w:r>
      <w:proofErr w:type="spellStart"/>
      <w:r w:rsidR="003A268F" w:rsidRPr="003A268F">
        <w:t>Mermaid</w:t>
      </w:r>
      <w:proofErr w:type="spellEnd"/>
      <w:r w:rsidR="003A268F" w:rsidRPr="003A268F">
        <w:t xml:space="preserve"> </w:t>
      </w:r>
      <w:r w:rsidR="003A268F">
        <w:t>(</w:t>
      </w:r>
      <w:hyperlink w:anchor="MERMAID_LLAMA3" w:history="1">
        <w:r w:rsidR="003A268F" w:rsidRPr="00D07691">
          <w:rPr>
            <w:rStyle w:val="Hipervnculo"/>
          </w:rPr>
          <w:t xml:space="preserve">Anexo diagramas </w:t>
        </w:r>
        <w:proofErr w:type="spellStart"/>
        <w:r w:rsidR="003A268F" w:rsidRPr="00D07691">
          <w:rPr>
            <w:rStyle w:val="Hipervnculo"/>
          </w:rPr>
          <w:t>Mermaid</w:t>
        </w:r>
        <w:proofErr w:type="spellEnd"/>
        <w:r w:rsidR="003A268F" w:rsidRPr="00D07691">
          <w:rPr>
            <w:rStyle w:val="Hipervnculo"/>
          </w:rPr>
          <w:t>)</w:t>
        </w:r>
      </w:hyperlink>
      <w:r w:rsidR="003A268F">
        <w:t xml:space="preserve"> </w:t>
      </w:r>
      <w:r w:rsidR="003A268F" w:rsidRPr="003A268F">
        <w:t xml:space="preserve">que ilustre el flujo de </w:t>
      </w:r>
      <w:r w:rsidR="003A268F">
        <w:t>la</w:t>
      </w:r>
      <w:r w:rsidR="003A268F" w:rsidRPr="003A268F">
        <w:t xml:space="preserve"> aplicación. Este diagrama ayudará a visualizar cómo interactúan los diferentes componentes del sistema y cómo se procesan las consultas del usuario.</w:t>
      </w:r>
      <w:r w:rsidR="003A268F">
        <w:t xml:space="preserve"> </w:t>
      </w:r>
    </w:p>
    <w:p w14:paraId="624785E3" w14:textId="40693A41" w:rsidR="003A268F" w:rsidRPr="003A268F" w:rsidRDefault="00D07691" w:rsidP="003A268F">
      <w:r w:rsidRPr="00D07691">
        <w:drawing>
          <wp:anchor distT="0" distB="0" distL="114300" distR="114300" simplePos="0" relativeHeight="251659264" behindDoc="0" locked="0" layoutInCell="1" allowOverlap="1" wp14:anchorId="1FECB764" wp14:editId="46BAB361">
            <wp:simplePos x="0" y="0"/>
            <wp:positionH relativeFrom="column">
              <wp:posOffset>1243602</wp:posOffset>
            </wp:positionH>
            <wp:positionV relativeFrom="paragraph">
              <wp:posOffset>272</wp:posOffset>
            </wp:positionV>
            <wp:extent cx="3123565" cy="7386955"/>
            <wp:effectExtent l="0" t="0" r="635" b="4445"/>
            <wp:wrapTopAndBottom/>
            <wp:docPr id="1409631472" name="Imagen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631472" name="Imagen 1">
                      <a:extLst>
                        <a:ext uri="{C183D7F6-B498-43B3-948B-1728B52AA6E4}">
                          <adec:decorative xmlns:adec="http://schemas.microsoft.com/office/drawing/2017/decorative" val="1"/>
                        </a:ext>
                      </a:extLst>
                    </pic:cNvPr>
                    <pic:cNvPicPr/>
                  </pic:nvPicPr>
                  <pic:blipFill>
                    <a:blip r:embed="rId15"/>
                    <a:stretch>
                      <a:fillRect/>
                    </a:stretch>
                  </pic:blipFill>
                  <pic:spPr>
                    <a:xfrm>
                      <a:off x="0" y="0"/>
                      <a:ext cx="3123565" cy="7386955"/>
                    </a:xfrm>
                    <a:prstGeom prst="rect">
                      <a:avLst/>
                    </a:prstGeom>
                  </pic:spPr>
                </pic:pic>
              </a:graphicData>
            </a:graphic>
            <wp14:sizeRelH relativeFrom="margin">
              <wp14:pctWidth>0</wp14:pctWidth>
            </wp14:sizeRelH>
            <wp14:sizeRelV relativeFrom="margin">
              <wp14:pctHeight>0</wp14:pctHeight>
            </wp14:sizeRelV>
          </wp:anchor>
        </w:drawing>
      </w:r>
    </w:p>
    <w:p w14:paraId="230023CE" w14:textId="1F3429FE" w:rsidR="000056C0" w:rsidRPr="00D07691" w:rsidRDefault="000056C0" w:rsidP="00D07691">
      <w:pPr>
        <w:pStyle w:val="Ttulo4"/>
      </w:pPr>
      <w:r w:rsidRPr="00D07691">
        <w:t xml:space="preserve">3.3.1.1 </w:t>
      </w:r>
      <w:r w:rsidRPr="00D07691">
        <w:t>Integración de Tecnologías:</w:t>
      </w:r>
      <w:r w:rsidRPr="00D07691">
        <w:t xml:space="preserve"> </w:t>
      </w:r>
    </w:p>
    <w:p w14:paraId="7757656A" w14:textId="77777777" w:rsidR="000056C0" w:rsidRPr="000056C0" w:rsidRDefault="000056C0" w:rsidP="003A268F">
      <w:pPr>
        <w:pStyle w:val="Prrafodelista"/>
        <w:numPr>
          <w:ilvl w:val="0"/>
          <w:numId w:val="32"/>
        </w:numPr>
      </w:pPr>
      <w:r w:rsidRPr="003A268F">
        <w:rPr>
          <w:b/>
          <w:bCs/>
        </w:rPr>
        <w:t xml:space="preserve">Llama 3 y </w:t>
      </w:r>
      <w:proofErr w:type="spellStart"/>
      <w:r w:rsidRPr="003A268F">
        <w:rPr>
          <w:b/>
          <w:bCs/>
        </w:rPr>
        <w:t>Groq</w:t>
      </w:r>
      <w:proofErr w:type="spellEnd"/>
      <w:r w:rsidRPr="000056C0">
        <w:t xml:space="preserve">: Proporcionan el </w:t>
      </w:r>
      <w:proofErr w:type="spellStart"/>
      <w:r w:rsidRPr="000056C0">
        <w:t>backend</w:t>
      </w:r>
      <w:proofErr w:type="spellEnd"/>
      <w:r w:rsidRPr="000056C0">
        <w:t xml:space="preserve"> de procesamiento de lenguaje natural y aceleración de hardware, respectivamente.</w:t>
      </w:r>
    </w:p>
    <w:p w14:paraId="6EDA8C97" w14:textId="77777777" w:rsidR="000056C0" w:rsidRPr="000056C0" w:rsidRDefault="000056C0" w:rsidP="003A268F">
      <w:pPr>
        <w:pStyle w:val="Prrafodelista"/>
        <w:numPr>
          <w:ilvl w:val="0"/>
          <w:numId w:val="32"/>
        </w:numPr>
      </w:pPr>
      <w:proofErr w:type="spellStart"/>
      <w:r w:rsidRPr="003A268F">
        <w:rPr>
          <w:b/>
          <w:bCs/>
        </w:rPr>
        <w:t>LangChain</w:t>
      </w:r>
      <w:proofErr w:type="spellEnd"/>
      <w:r w:rsidRPr="003A268F">
        <w:rPr>
          <w:b/>
          <w:bCs/>
        </w:rPr>
        <w:t>:</w:t>
      </w:r>
      <w:r w:rsidRPr="000056C0">
        <w:t xml:space="preserve"> Facilita la orquestación de las diferentes etapas del proceso, desde la carga de documentos hasta la generación de respuestas.</w:t>
      </w:r>
    </w:p>
    <w:p w14:paraId="51506B13" w14:textId="77777777" w:rsidR="000056C0" w:rsidRPr="000056C0" w:rsidRDefault="000056C0" w:rsidP="003A268F">
      <w:pPr>
        <w:pStyle w:val="Prrafodelista"/>
        <w:numPr>
          <w:ilvl w:val="0"/>
          <w:numId w:val="32"/>
        </w:numPr>
      </w:pPr>
      <w:r w:rsidRPr="003A268F">
        <w:rPr>
          <w:b/>
          <w:bCs/>
        </w:rPr>
        <w:t>FAISS:</w:t>
      </w:r>
      <w:r w:rsidRPr="000056C0">
        <w:t xml:space="preserve"> Se utiliza para la gestión eficiente de la base de datos vectorial, permitiendo búsquedas rápidas y precisas.</w:t>
      </w:r>
    </w:p>
    <w:p w14:paraId="7ED1AA57" w14:textId="77777777" w:rsidR="000056C0" w:rsidRPr="000056C0" w:rsidRDefault="000056C0" w:rsidP="003A268F">
      <w:pPr>
        <w:pStyle w:val="Prrafodelista"/>
        <w:numPr>
          <w:ilvl w:val="0"/>
          <w:numId w:val="32"/>
        </w:numPr>
      </w:pPr>
      <w:proofErr w:type="spellStart"/>
      <w:r w:rsidRPr="003A268F">
        <w:rPr>
          <w:b/>
          <w:bCs/>
        </w:rPr>
        <w:t>Streamlit</w:t>
      </w:r>
      <w:proofErr w:type="spellEnd"/>
      <w:r w:rsidRPr="003A268F">
        <w:rPr>
          <w:b/>
          <w:bCs/>
        </w:rPr>
        <w:t>:</w:t>
      </w:r>
      <w:r w:rsidRPr="000056C0">
        <w:t xml:space="preserve"> Ofrece una forma sencilla y efectiva de crear interfaces de usuario interactivas para aplicaciones de Python, permitiendo la interacción directa con el usuario.</w:t>
      </w:r>
      <w:r w:rsidRPr="003A268F">
        <w:rPr>
          <w:b/>
          <w:bCs/>
        </w:rPr>
        <w:t xml:space="preserve"> </w:t>
      </w:r>
    </w:p>
    <w:p w14:paraId="048D7093" w14:textId="71C300B0" w:rsidR="000056C0" w:rsidRPr="000056C0" w:rsidRDefault="000056C0" w:rsidP="003A268F"/>
    <w:p w14:paraId="26E53750" w14:textId="0A177D1F" w:rsidR="000056C0" w:rsidRPr="003A268F" w:rsidRDefault="000056C0" w:rsidP="00D07691">
      <w:pPr>
        <w:pStyle w:val="Ttulo4"/>
      </w:pPr>
      <w:r w:rsidRPr="003A268F">
        <w:t xml:space="preserve">3.3.1.2 </w:t>
      </w:r>
      <w:r w:rsidRPr="003A268F">
        <w:t>Detalles del Código:</w:t>
      </w:r>
    </w:p>
    <w:p w14:paraId="4287BCB2" w14:textId="77777777" w:rsidR="000056C0" w:rsidRPr="00D07691" w:rsidRDefault="000056C0" w:rsidP="003A268F">
      <w:pPr>
        <w:pStyle w:val="Prrafodelista"/>
        <w:numPr>
          <w:ilvl w:val="0"/>
          <w:numId w:val="33"/>
        </w:numPr>
        <w:rPr>
          <w:b/>
          <w:bCs/>
        </w:rPr>
      </w:pPr>
      <w:r w:rsidRPr="00D07691">
        <w:rPr>
          <w:b/>
          <w:bCs/>
        </w:rPr>
        <w:t>Importaciones y Configuración Inicial:</w:t>
      </w:r>
    </w:p>
    <w:p w14:paraId="6C5EE130" w14:textId="77777777" w:rsidR="000056C0" w:rsidRPr="000056C0" w:rsidRDefault="000056C0" w:rsidP="003A268F">
      <w:pPr>
        <w:pStyle w:val="Prrafodelista"/>
        <w:numPr>
          <w:ilvl w:val="1"/>
          <w:numId w:val="33"/>
        </w:numPr>
      </w:pPr>
      <w:r w:rsidRPr="000056C0">
        <w:t xml:space="preserve">Se importan módulos necesarios como </w:t>
      </w:r>
      <w:proofErr w:type="spellStart"/>
      <w:r w:rsidRPr="003A268F">
        <w:rPr>
          <w:b/>
          <w:bCs/>
        </w:rPr>
        <w:t>streamlit</w:t>
      </w:r>
      <w:proofErr w:type="spellEnd"/>
      <w:r w:rsidRPr="000056C0">
        <w:t xml:space="preserve">, </w:t>
      </w:r>
      <w:r w:rsidRPr="003A268F">
        <w:rPr>
          <w:b/>
          <w:bCs/>
        </w:rPr>
        <w:t>os</w:t>
      </w:r>
      <w:r w:rsidRPr="000056C0">
        <w:t xml:space="preserve">, y diversos componentes de </w:t>
      </w:r>
      <w:proofErr w:type="spellStart"/>
      <w:r w:rsidRPr="003A268F">
        <w:rPr>
          <w:b/>
          <w:bCs/>
        </w:rPr>
        <w:t>langchain</w:t>
      </w:r>
      <w:proofErr w:type="spellEnd"/>
      <w:r w:rsidRPr="000056C0">
        <w:t>.</w:t>
      </w:r>
    </w:p>
    <w:p w14:paraId="0EF1D731" w14:textId="77777777" w:rsidR="000056C0" w:rsidRPr="000056C0" w:rsidRDefault="000056C0" w:rsidP="003A268F">
      <w:pPr>
        <w:pStyle w:val="Prrafodelista"/>
        <w:numPr>
          <w:ilvl w:val="1"/>
          <w:numId w:val="33"/>
        </w:numPr>
      </w:pPr>
      <w:r w:rsidRPr="000056C0">
        <w:t xml:space="preserve">Se cargan las claves API necesarias para Llama 3 y </w:t>
      </w:r>
      <w:proofErr w:type="spellStart"/>
      <w:r w:rsidRPr="000056C0">
        <w:t>Groq</w:t>
      </w:r>
      <w:proofErr w:type="spellEnd"/>
      <w:r w:rsidRPr="000056C0">
        <w:t xml:space="preserve"> a través de variables de entorno, asegurando que el acceso a estas </w:t>
      </w:r>
      <w:proofErr w:type="spellStart"/>
      <w:r w:rsidRPr="000056C0">
        <w:t>APIs</w:t>
      </w:r>
      <w:proofErr w:type="spellEnd"/>
      <w:r w:rsidRPr="000056C0">
        <w:t xml:space="preserve"> se maneje de manera segura.</w:t>
      </w:r>
    </w:p>
    <w:p w14:paraId="6ED923E0" w14:textId="77777777" w:rsidR="000056C0" w:rsidRPr="00D07691" w:rsidRDefault="000056C0" w:rsidP="003A268F">
      <w:pPr>
        <w:pStyle w:val="Prrafodelista"/>
        <w:numPr>
          <w:ilvl w:val="0"/>
          <w:numId w:val="33"/>
        </w:numPr>
        <w:rPr>
          <w:b/>
          <w:bCs/>
        </w:rPr>
      </w:pPr>
      <w:r w:rsidRPr="00D07691">
        <w:rPr>
          <w:b/>
          <w:bCs/>
        </w:rPr>
        <w:t xml:space="preserve">Configuración de </w:t>
      </w:r>
      <w:proofErr w:type="spellStart"/>
      <w:r w:rsidRPr="00D07691">
        <w:rPr>
          <w:b/>
          <w:bCs/>
        </w:rPr>
        <w:t>Streamlit</w:t>
      </w:r>
      <w:proofErr w:type="spellEnd"/>
      <w:r w:rsidRPr="00D07691">
        <w:rPr>
          <w:b/>
          <w:bCs/>
        </w:rPr>
        <w:t>:</w:t>
      </w:r>
    </w:p>
    <w:p w14:paraId="1B42479B" w14:textId="77777777" w:rsidR="000056C0" w:rsidRPr="000056C0" w:rsidRDefault="000056C0" w:rsidP="003A268F">
      <w:pPr>
        <w:pStyle w:val="Prrafodelista"/>
        <w:numPr>
          <w:ilvl w:val="1"/>
          <w:numId w:val="33"/>
        </w:numPr>
      </w:pPr>
      <w:r w:rsidRPr="000056C0">
        <w:t xml:space="preserve">Se define el título de la aplicación de </w:t>
      </w:r>
      <w:proofErr w:type="spellStart"/>
      <w:r w:rsidRPr="000056C0">
        <w:t>Streamlit</w:t>
      </w:r>
      <w:proofErr w:type="spellEnd"/>
      <w:r w:rsidRPr="000056C0">
        <w:t>, estableciendo la interfaz de usuario inicial.</w:t>
      </w:r>
    </w:p>
    <w:p w14:paraId="58C1C944" w14:textId="77777777" w:rsidR="000056C0" w:rsidRPr="00D07691" w:rsidRDefault="000056C0" w:rsidP="003A268F">
      <w:pPr>
        <w:pStyle w:val="Prrafodelista"/>
        <w:numPr>
          <w:ilvl w:val="0"/>
          <w:numId w:val="33"/>
        </w:numPr>
        <w:rPr>
          <w:b/>
          <w:bCs/>
        </w:rPr>
      </w:pPr>
      <w:r w:rsidRPr="00D07691">
        <w:rPr>
          <w:b/>
          <w:bCs/>
        </w:rPr>
        <w:t xml:space="preserve">Inicialización del Modelo LLM y Configuración del </w:t>
      </w:r>
      <w:proofErr w:type="spellStart"/>
      <w:r w:rsidRPr="00D07691">
        <w:rPr>
          <w:b/>
          <w:bCs/>
        </w:rPr>
        <w:t>Prompt</w:t>
      </w:r>
      <w:proofErr w:type="spellEnd"/>
      <w:r w:rsidRPr="00D07691">
        <w:rPr>
          <w:b/>
          <w:bCs/>
        </w:rPr>
        <w:t>:</w:t>
      </w:r>
    </w:p>
    <w:p w14:paraId="1D532C3E" w14:textId="77777777" w:rsidR="000056C0" w:rsidRPr="000056C0" w:rsidRDefault="000056C0" w:rsidP="003A268F">
      <w:pPr>
        <w:pStyle w:val="Prrafodelista"/>
        <w:numPr>
          <w:ilvl w:val="1"/>
          <w:numId w:val="33"/>
        </w:numPr>
      </w:pPr>
      <w:r w:rsidRPr="000056C0">
        <w:t xml:space="preserve">Se crea una instancia de </w:t>
      </w:r>
      <w:proofErr w:type="spellStart"/>
      <w:r w:rsidRPr="003A268F">
        <w:rPr>
          <w:b/>
          <w:bCs/>
        </w:rPr>
        <w:t>ChatGroq</w:t>
      </w:r>
      <w:proofErr w:type="spellEnd"/>
      <w:r w:rsidRPr="000056C0">
        <w:t xml:space="preserve"> usando la clave API de </w:t>
      </w:r>
      <w:proofErr w:type="spellStart"/>
      <w:r w:rsidRPr="000056C0">
        <w:t>Groq</w:t>
      </w:r>
      <w:proofErr w:type="spellEnd"/>
      <w:r w:rsidRPr="000056C0">
        <w:t xml:space="preserve"> y el modelo específico "Llama3-8b-8192".</w:t>
      </w:r>
    </w:p>
    <w:p w14:paraId="1AD507A4" w14:textId="77777777" w:rsidR="000056C0" w:rsidRPr="000056C0" w:rsidRDefault="000056C0" w:rsidP="003A268F">
      <w:pPr>
        <w:pStyle w:val="Prrafodelista"/>
        <w:numPr>
          <w:ilvl w:val="1"/>
          <w:numId w:val="33"/>
        </w:numPr>
      </w:pPr>
      <w:r w:rsidRPr="000056C0">
        <w:t xml:space="preserve">Se configura un </w:t>
      </w:r>
      <w:proofErr w:type="spellStart"/>
      <w:r w:rsidRPr="003A268F">
        <w:rPr>
          <w:b/>
          <w:bCs/>
        </w:rPr>
        <w:t>ChatPromptTemplate</w:t>
      </w:r>
      <w:proofErr w:type="spellEnd"/>
      <w:r w:rsidRPr="000056C0">
        <w:t xml:space="preserve"> para guiar cómo el modelo debe formular respuestas, instruyéndolo a responder preguntas basadas exclusivamente en el contexto proporcionado.</w:t>
      </w:r>
    </w:p>
    <w:p w14:paraId="7992CC22" w14:textId="77777777" w:rsidR="000056C0" w:rsidRPr="00D07691" w:rsidRDefault="000056C0" w:rsidP="003A268F">
      <w:pPr>
        <w:pStyle w:val="Prrafodelista"/>
        <w:numPr>
          <w:ilvl w:val="0"/>
          <w:numId w:val="33"/>
        </w:numPr>
        <w:rPr>
          <w:b/>
          <w:bCs/>
        </w:rPr>
      </w:pPr>
      <w:r w:rsidRPr="00D07691">
        <w:rPr>
          <w:b/>
          <w:bCs/>
        </w:rPr>
        <w:t>Vectorización y Manejo de Documentos:</w:t>
      </w:r>
    </w:p>
    <w:p w14:paraId="0FAE1EFA" w14:textId="77777777" w:rsidR="000056C0" w:rsidRPr="000056C0" w:rsidRDefault="000056C0" w:rsidP="003A268F">
      <w:pPr>
        <w:pStyle w:val="Prrafodelista"/>
        <w:numPr>
          <w:ilvl w:val="1"/>
          <w:numId w:val="33"/>
        </w:numPr>
      </w:pPr>
      <w:r w:rsidRPr="000056C0">
        <w:t xml:space="preserve">Se define una función </w:t>
      </w:r>
      <w:proofErr w:type="spellStart"/>
      <w:r w:rsidRPr="003A268F">
        <w:rPr>
          <w:b/>
          <w:bCs/>
        </w:rPr>
        <w:t>vector_embedding</w:t>
      </w:r>
      <w:proofErr w:type="spellEnd"/>
      <w:r w:rsidRPr="000056C0">
        <w:t xml:space="preserve"> para manejar la carga, división y vectorización de documentos usando </w:t>
      </w:r>
      <w:proofErr w:type="spellStart"/>
      <w:r w:rsidRPr="000056C0">
        <w:t>PyPDF</w:t>
      </w:r>
      <w:proofErr w:type="spellEnd"/>
      <w:r w:rsidRPr="000056C0">
        <w:t xml:space="preserve"> para cargar documentos desde un directorio, seguido por FAISS para crear y manejar una base de datos vectorial de los documentos.</w:t>
      </w:r>
    </w:p>
    <w:p w14:paraId="25E72295" w14:textId="77777777" w:rsidR="000056C0" w:rsidRPr="000056C0" w:rsidRDefault="000056C0" w:rsidP="003A268F">
      <w:pPr>
        <w:pStyle w:val="Prrafodelista"/>
        <w:numPr>
          <w:ilvl w:val="1"/>
          <w:numId w:val="33"/>
        </w:numPr>
      </w:pPr>
      <w:r w:rsidRPr="000056C0">
        <w:t>Esto prepara el sistema para realizar búsquedas eficientes de información relevante en respuesta a consultas del usuario.</w:t>
      </w:r>
    </w:p>
    <w:p w14:paraId="2F2665BA" w14:textId="77777777" w:rsidR="000056C0" w:rsidRPr="00D07691" w:rsidRDefault="000056C0" w:rsidP="003A268F">
      <w:pPr>
        <w:pStyle w:val="Prrafodelista"/>
        <w:numPr>
          <w:ilvl w:val="0"/>
          <w:numId w:val="33"/>
        </w:numPr>
        <w:rPr>
          <w:b/>
          <w:bCs/>
        </w:rPr>
      </w:pPr>
      <w:r w:rsidRPr="00D07691">
        <w:rPr>
          <w:b/>
          <w:bCs/>
        </w:rPr>
        <w:t>Interacción del Usuario:</w:t>
      </w:r>
    </w:p>
    <w:p w14:paraId="6F1961DD" w14:textId="77777777" w:rsidR="000056C0" w:rsidRPr="000056C0" w:rsidRDefault="000056C0" w:rsidP="003A268F">
      <w:pPr>
        <w:pStyle w:val="Prrafodelista"/>
        <w:numPr>
          <w:ilvl w:val="1"/>
          <w:numId w:val="33"/>
        </w:numPr>
      </w:pPr>
      <w:r w:rsidRPr="000056C0">
        <w:t>Se proporciona un campo de texto donde los usuarios pueden ingresar sus preguntas.</w:t>
      </w:r>
    </w:p>
    <w:p w14:paraId="3BCC5E8F" w14:textId="77777777" w:rsidR="000056C0" w:rsidRPr="000056C0" w:rsidRDefault="000056C0" w:rsidP="003A268F">
      <w:pPr>
        <w:pStyle w:val="Prrafodelista"/>
        <w:numPr>
          <w:ilvl w:val="1"/>
          <w:numId w:val="33"/>
        </w:numPr>
      </w:pPr>
      <w:r w:rsidRPr="000056C0">
        <w:t>Un botón en la interfaz permite a los usuarios iniciar el proceso de vectorización de documentos, lo cual es necesario antes de que puedan realizarse búsquedas efectivas.</w:t>
      </w:r>
    </w:p>
    <w:p w14:paraId="2A5476C8" w14:textId="77777777" w:rsidR="000056C0" w:rsidRPr="00D07691" w:rsidRDefault="000056C0" w:rsidP="003A268F">
      <w:pPr>
        <w:pStyle w:val="Prrafodelista"/>
        <w:numPr>
          <w:ilvl w:val="0"/>
          <w:numId w:val="33"/>
        </w:numPr>
        <w:rPr>
          <w:b/>
          <w:bCs/>
        </w:rPr>
      </w:pPr>
      <w:r w:rsidRPr="00D07691">
        <w:rPr>
          <w:b/>
          <w:bCs/>
        </w:rPr>
        <w:t>Procesamiento de la Consulta y Presentación de Resultados:</w:t>
      </w:r>
    </w:p>
    <w:p w14:paraId="055DA08A" w14:textId="77777777" w:rsidR="000056C0" w:rsidRPr="000056C0" w:rsidRDefault="000056C0" w:rsidP="003A268F">
      <w:pPr>
        <w:pStyle w:val="Prrafodelista"/>
        <w:numPr>
          <w:ilvl w:val="1"/>
          <w:numId w:val="33"/>
        </w:numPr>
      </w:pPr>
      <w:r w:rsidRPr="000056C0">
        <w:t xml:space="preserve">Al ingresar una pregunta y presionar el botón correspondiente, el sistema utiliza </w:t>
      </w:r>
      <w:proofErr w:type="spellStart"/>
      <w:r w:rsidRPr="003A268F">
        <w:rPr>
          <w:b/>
          <w:bCs/>
        </w:rPr>
        <w:t>create_retrieval_chain</w:t>
      </w:r>
      <w:proofErr w:type="spellEnd"/>
      <w:r w:rsidRPr="000056C0">
        <w:t xml:space="preserve"> para buscar y recuperar los documentos más relevantes, y luego </w:t>
      </w:r>
      <w:proofErr w:type="spellStart"/>
      <w:r w:rsidRPr="003A268F">
        <w:rPr>
          <w:b/>
          <w:bCs/>
        </w:rPr>
        <w:t>create_stuff_documents_chain</w:t>
      </w:r>
      <w:proofErr w:type="spellEnd"/>
      <w:r w:rsidRPr="000056C0">
        <w:t xml:space="preserve"> para generar respuestas basadas en esos documentos.</w:t>
      </w:r>
    </w:p>
    <w:p w14:paraId="73E4855A" w14:textId="77777777" w:rsidR="000056C0" w:rsidRPr="000056C0" w:rsidRDefault="000056C0" w:rsidP="003A268F">
      <w:pPr>
        <w:pStyle w:val="Prrafodelista"/>
        <w:numPr>
          <w:ilvl w:val="1"/>
          <w:numId w:val="33"/>
        </w:numPr>
      </w:pPr>
      <w:r w:rsidRPr="000056C0">
        <w:t>Se mide y muestra el tiempo de respuesta, y las respuestas se presentan al usuario.</w:t>
      </w:r>
    </w:p>
    <w:p w14:paraId="20DCC8E1" w14:textId="77777777" w:rsidR="000056C0" w:rsidRDefault="000056C0" w:rsidP="003A268F">
      <w:pPr>
        <w:pStyle w:val="Prrafodelista"/>
        <w:numPr>
          <w:ilvl w:val="1"/>
          <w:numId w:val="33"/>
        </w:numPr>
      </w:pPr>
      <w:r w:rsidRPr="000056C0">
        <w:t>Un "</w:t>
      </w:r>
      <w:proofErr w:type="spellStart"/>
      <w:r w:rsidRPr="000056C0">
        <w:t>expander</w:t>
      </w:r>
      <w:proofErr w:type="spellEnd"/>
      <w:r w:rsidRPr="000056C0">
        <w:t xml:space="preserve">" de </w:t>
      </w:r>
      <w:proofErr w:type="spellStart"/>
      <w:r w:rsidRPr="000056C0">
        <w:t>Streamlit</w:t>
      </w:r>
      <w:proofErr w:type="spellEnd"/>
      <w:r w:rsidRPr="000056C0">
        <w:t xml:space="preserve"> se utiliza para mostrar los resultados detallados de la búsqueda, incluyendo los contenidos de los documentos recuperados.</w:t>
      </w:r>
    </w:p>
    <w:p w14:paraId="181D2973" w14:textId="77777777" w:rsidR="003A268F" w:rsidRPr="000056C0" w:rsidRDefault="003A268F" w:rsidP="003A268F"/>
    <w:p w14:paraId="5EEB7417" w14:textId="77777777" w:rsidR="000056C0" w:rsidRPr="000056C0" w:rsidRDefault="000056C0" w:rsidP="003A268F"/>
    <w:p w14:paraId="30822707" w14:textId="77777777" w:rsidR="001A3F23" w:rsidRPr="001A3F23" w:rsidRDefault="001A3F23" w:rsidP="003A268F"/>
    <w:p w14:paraId="03588F41" w14:textId="77777777" w:rsidR="00C4131E" w:rsidRPr="00FB2906" w:rsidRDefault="00C4131E" w:rsidP="003A268F"/>
    <w:p w14:paraId="36768358" w14:textId="77777777" w:rsidR="00580491" w:rsidRPr="00FB2906" w:rsidRDefault="00580491" w:rsidP="003A268F"/>
    <w:p w14:paraId="7F39DCCF" w14:textId="39F9054F" w:rsidR="00580491" w:rsidRPr="00FB2906" w:rsidRDefault="00580491" w:rsidP="003A268F">
      <w:pPr>
        <w:pStyle w:val="Ttulo1"/>
      </w:pPr>
      <w:bookmarkStart w:id="28" w:name="_Toc162797411"/>
      <w:bookmarkStart w:id="29" w:name="_Toc165986807"/>
      <w:r w:rsidRPr="00FB2906">
        <w:t>Resultados</w:t>
      </w:r>
      <w:bookmarkEnd w:id="28"/>
      <w:bookmarkEnd w:id="29"/>
    </w:p>
    <w:p w14:paraId="69D8EDA7" w14:textId="77777777" w:rsidR="00580491" w:rsidRPr="00580491" w:rsidRDefault="00580491" w:rsidP="003A268F"/>
    <w:p w14:paraId="422214A2" w14:textId="77777777" w:rsidR="00580491" w:rsidRPr="000D09A0" w:rsidRDefault="00580491" w:rsidP="003A268F">
      <w:pPr>
        <w:pStyle w:val="Ttulo2"/>
      </w:pPr>
      <w:bookmarkStart w:id="30" w:name="_Toc162797412"/>
      <w:bookmarkStart w:id="31" w:name="_Toc165986808"/>
      <w:r w:rsidRPr="000D09A0">
        <w:t>“Título 2” del menú de estilos</w:t>
      </w:r>
      <w:bookmarkEnd w:id="30"/>
      <w:bookmarkEnd w:id="31"/>
    </w:p>
    <w:p w14:paraId="307E5315" w14:textId="77777777" w:rsidR="00580491" w:rsidRPr="000D09A0" w:rsidRDefault="00580491" w:rsidP="003A268F">
      <w:pPr>
        <w:pStyle w:val="Ttulo3"/>
      </w:pPr>
      <w:bookmarkStart w:id="32" w:name="_Toc162797413"/>
      <w:bookmarkStart w:id="33" w:name="_Toc165986809"/>
      <w:r w:rsidRPr="000D09A0">
        <w:t>“Título 3” del menú de estilos</w:t>
      </w:r>
      <w:bookmarkEnd w:id="32"/>
      <w:bookmarkEnd w:id="33"/>
    </w:p>
    <w:p w14:paraId="79462A5C" w14:textId="77777777" w:rsidR="00580491" w:rsidRDefault="00580491" w:rsidP="003A268F">
      <w:pPr>
        <w:pStyle w:val="Ttulo3"/>
      </w:pPr>
      <w:bookmarkStart w:id="34" w:name="_Toc162797414"/>
      <w:bookmarkStart w:id="35" w:name="_Toc165986810"/>
      <w:r w:rsidRPr="007E0007">
        <w:t>“Título 3” del menú de estilos</w:t>
      </w:r>
      <w:bookmarkEnd w:id="34"/>
      <w:bookmarkEnd w:id="35"/>
    </w:p>
    <w:p w14:paraId="13D4148B" w14:textId="77777777" w:rsidR="00580491" w:rsidRPr="000D09A0" w:rsidRDefault="00580491" w:rsidP="00D07691">
      <w:pPr>
        <w:pStyle w:val="Ttulo4"/>
      </w:pPr>
      <w:r w:rsidRPr="000D09A0">
        <w:t>"Título 4" del menú de estilos</w:t>
      </w:r>
    </w:p>
    <w:p w14:paraId="4A24DB8E" w14:textId="77777777" w:rsidR="00580491" w:rsidRDefault="00580491" w:rsidP="00D07691">
      <w:pPr>
        <w:pStyle w:val="Ttulo4"/>
      </w:pPr>
      <w:r w:rsidRPr="000D09A0">
        <w:t>"Título 4" del menú de estilos</w:t>
      </w:r>
    </w:p>
    <w:p w14:paraId="6301C657" w14:textId="77777777" w:rsidR="00580491" w:rsidRDefault="00580491" w:rsidP="003A268F"/>
    <w:p w14:paraId="7C1EB594" w14:textId="0385C1B8" w:rsidR="00580491" w:rsidRPr="00FB2906" w:rsidRDefault="00580491" w:rsidP="003A268F">
      <w:pPr>
        <w:pStyle w:val="Ttulo1"/>
      </w:pPr>
      <w:bookmarkStart w:id="36" w:name="_Toc162797421"/>
      <w:bookmarkStart w:id="37" w:name="_Toc165986811"/>
      <w:r w:rsidRPr="00FB2906">
        <w:t>Discusión</w:t>
      </w:r>
      <w:bookmarkEnd w:id="36"/>
      <w:bookmarkEnd w:id="37"/>
    </w:p>
    <w:p w14:paraId="4128F809" w14:textId="77777777" w:rsidR="00580491" w:rsidRPr="00580491" w:rsidRDefault="00580491" w:rsidP="003A268F"/>
    <w:p w14:paraId="5BC0421E" w14:textId="77777777" w:rsidR="00580491" w:rsidRPr="000D09A0" w:rsidRDefault="00580491" w:rsidP="003A268F">
      <w:pPr>
        <w:pStyle w:val="Ttulo2"/>
      </w:pPr>
      <w:bookmarkStart w:id="38" w:name="_Toc162797422"/>
      <w:bookmarkStart w:id="39" w:name="_Toc165986812"/>
      <w:r w:rsidRPr="000D09A0">
        <w:t>“Título 2” del menú de estilos</w:t>
      </w:r>
      <w:bookmarkEnd w:id="38"/>
      <w:bookmarkEnd w:id="39"/>
    </w:p>
    <w:p w14:paraId="79B5525C" w14:textId="77777777" w:rsidR="00580491" w:rsidRPr="000D09A0" w:rsidRDefault="00580491" w:rsidP="003A268F">
      <w:pPr>
        <w:pStyle w:val="Ttulo3"/>
      </w:pPr>
      <w:bookmarkStart w:id="40" w:name="_Toc162797423"/>
      <w:bookmarkStart w:id="41" w:name="_Toc165986813"/>
      <w:r w:rsidRPr="000D09A0">
        <w:t>“Título 3” del menú de estilos</w:t>
      </w:r>
      <w:bookmarkEnd w:id="40"/>
      <w:bookmarkEnd w:id="41"/>
    </w:p>
    <w:p w14:paraId="3C258EFB" w14:textId="77777777" w:rsidR="00580491" w:rsidRDefault="00580491" w:rsidP="003A268F">
      <w:pPr>
        <w:pStyle w:val="Ttulo3"/>
      </w:pPr>
      <w:bookmarkStart w:id="42" w:name="_Toc162797424"/>
      <w:bookmarkStart w:id="43" w:name="_Toc165986814"/>
      <w:r w:rsidRPr="007E0007">
        <w:t>“Título 3” del menú de estilos</w:t>
      </w:r>
      <w:bookmarkEnd w:id="42"/>
      <w:bookmarkEnd w:id="43"/>
    </w:p>
    <w:p w14:paraId="07EAFAE5" w14:textId="77777777" w:rsidR="00580491" w:rsidRPr="000D09A0" w:rsidRDefault="00580491" w:rsidP="00D07691">
      <w:pPr>
        <w:pStyle w:val="Ttulo4"/>
      </w:pPr>
      <w:r w:rsidRPr="000D09A0">
        <w:t>"Título 4" del menú de estilos</w:t>
      </w:r>
    </w:p>
    <w:p w14:paraId="5CA7D026" w14:textId="77777777" w:rsidR="00580491" w:rsidRDefault="00580491" w:rsidP="00D07691">
      <w:pPr>
        <w:pStyle w:val="Ttulo4"/>
      </w:pPr>
      <w:r w:rsidRPr="000D09A0">
        <w:t>"Título 4" del menú de estilos</w:t>
      </w:r>
    </w:p>
    <w:p w14:paraId="306E30D0" w14:textId="77777777" w:rsidR="00580491" w:rsidRDefault="00580491" w:rsidP="003A268F"/>
    <w:p w14:paraId="43F532BC" w14:textId="77777777" w:rsidR="000817E5" w:rsidRDefault="000817E5" w:rsidP="003A268F"/>
    <w:p w14:paraId="7632ABDD" w14:textId="2DC2331F" w:rsidR="00580491" w:rsidRPr="00FB2906" w:rsidRDefault="00580491" w:rsidP="003A268F">
      <w:pPr>
        <w:pStyle w:val="Ttulo1"/>
      </w:pPr>
      <w:bookmarkStart w:id="44" w:name="_Toc162797431"/>
      <w:bookmarkStart w:id="45" w:name="_Toc165986815"/>
      <w:r w:rsidRPr="00FB2906">
        <w:t>Conclusiones</w:t>
      </w:r>
      <w:bookmarkEnd w:id="44"/>
      <w:bookmarkEnd w:id="45"/>
    </w:p>
    <w:p w14:paraId="10F82AAF" w14:textId="77777777" w:rsidR="00580491" w:rsidRPr="000D09A0" w:rsidRDefault="00580491" w:rsidP="003A268F">
      <w:pPr>
        <w:pStyle w:val="Ttulo2"/>
      </w:pPr>
      <w:bookmarkStart w:id="46" w:name="_Toc162797432"/>
      <w:bookmarkStart w:id="47" w:name="_Toc165986816"/>
      <w:r w:rsidRPr="000D09A0">
        <w:t>“Título 2” del menú de estilos</w:t>
      </w:r>
      <w:bookmarkEnd w:id="46"/>
      <w:bookmarkEnd w:id="47"/>
    </w:p>
    <w:p w14:paraId="1B8A368C" w14:textId="77777777" w:rsidR="00580491" w:rsidRPr="000D09A0" w:rsidRDefault="00580491" w:rsidP="003A268F">
      <w:pPr>
        <w:pStyle w:val="Ttulo3"/>
      </w:pPr>
      <w:bookmarkStart w:id="48" w:name="_Toc162797433"/>
      <w:bookmarkStart w:id="49" w:name="_Toc165986817"/>
      <w:r w:rsidRPr="000D09A0">
        <w:t>“Título 3” del menú de estilos</w:t>
      </w:r>
      <w:bookmarkEnd w:id="48"/>
      <w:bookmarkEnd w:id="49"/>
    </w:p>
    <w:p w14:paraId="205B4A77" w14:textId="77777777" w:rsidR="00580491" w:rsidRDefault="00580491" w:rsidP="003A268F">
      <w:pPr>
        <w:pStyle w:val="Ttulo3"/>
      </w:pPr>
      <w:bookmarkStart w:id="50" w:name="_Toc162797434"/>
      <w:bookmarkStart w:id="51" w:name="_Toc165986818"/>
      <w:r w:rsidRPr="007E0007">
        <w:t>“Título 3” del menú de estilos</w:t>
      </w:r>
      <w:bookmarkEnd w:id="50"/>
      <w:bookmarkEnd w:id="51"/>
    </w:p>
    <w:p w14:paraId="69447425" w14:textId="77777777" w:rsidR="00580491" w:rsidRPr="000D09A0" w:rsidRDefault="00580491" w:rsidP="00D07691">
      <w:pPr>
        <w:pStyle w:val="Ttulo4"/>
      </w:pPr>
      <w:r w:rsidRPr="000D09A0">
        <w:t>"Título 4" del menú de estilos</w:t>
      </w:r>
    </w:p>
    <w:p w14:paraId="0228A323" w14:textId="77777777" w:rsidR="00580491" w:rsidRDefault="00580491" w:rsidP="00D07691">
      <w:pPr>
        <w:pStyle w:val="Ttulo4"/>
      </w:pPr>
      <w:r w:rsidRPr="000D09A0">
        <w:t>"Título 4" del menú de estilos</w:t>
      </w:r>
    </w:p>
    <w:p w14:paraId="50A98C23" w14:textId="77777777" w:rsidR="00580491" w:rsidRDefault="00580491" w:rsidP="003A268F"/>
    <w:p w14:paraId="326C0EBD" w14:textId="77777777" w:rsidR="000817E5" w:rsidRDefault="000817E5" w:rsidP="003A268F"/>
    <w:p w14:paraId="646DFE4F" w14:textId="77777777" w:rsidR="000817E5" w:rsidRDefault="000817E5" w:rsidP="003A268F"/>
    <w:p w14:paraId="3094415B" w14:textId="77777777" w:rsidR="000817E5" w:rsidRDefault="000817E5" w:rsidP="003A268F"/>
    <w:p w14:paraId="3B1A0E4A" w14:textId="77777777" w:rsidR="001C4E09" w:rsidRDefault="001C4E09" w:rsidP="003A268F"/>
    <w:p w14:paraId="66B509CC" w14:textId="77777777" w:rsidR="000817E5" w:rsidRDefault="000817E5" w:rsidP="003A268F"/>
    <w:p w14:paraId="6C46D371" w14:textId="77777777" w:rsidR="00FA100C" w:rsidRPr="00580491" w:rsidRDefault="00FA100C" w:rsidP="003A268F"/>
    <w:p w14:paraId="1673B6D0" w14:textId="366DC100" w:rsidR="001C4E09" w:rsidRDefault="009843A7" w:rsidP="009843A7">
      <w:pPr>
        <w:pStyle w:val="Anexo"/>
      </w:pPr>
      <w:bookmarkStart w:id="52" w:name="_Toc54935102"/>
      <w:bookmarkStart w:id="53" w:name="_Toc162797441"/>
      <w:r>
        <w:t xml:space="preserve">Diagramas </w:t>
      </w:r>
      <w:proofErr w:type="spellStart"/>
      <w:r>
        <w:t>Mermaid</w:t>
      </w:r>
      <w:proofErr w:type="spellEnd"/>
      <w:r>
        <w:t xml:space="preserve"> del trabajo.</w:t>
      </w:r>
    </w:p>
    <w:p w14:paraId="1ED8B388" w14:textId="77777777" w:rsidR="009843A7" w:rsidRDefault="009843A7" w:rsidP="009843A7">
      <w:r>
        <w:t xml:space="preserve">Diagrama </w:t>
      </w:r>
      <w:bookmarkStart w:id="54" w:name="MERMAID_LLAMA3"/>
      <w:r>
        <w:t>M</w:t>
      </w:r>
      <w:proofErr w:type="spellStart"/>
      <w:r>
        <w:t>ermaid</w:t>
      </w:r>
      <w:proofErr w:type="spellEnd"/>
      <w:r>
        <w:t xml:space="preserve"> del </w:t>
      </w:r>
      <w:r w:rsidRPr="009843A7">
        <w:rPr>
          <w:b/>
          <w:bCs/>
        </w:rPr>
        <w:t>Código llama3.py</w:t>
      </w:r>
      <w:bookmarkEnd w:id="54"/>
      <w:r>
        <w:t>:</w:t>
      </w:r>
    </w:p>
    <w:p w14:paraId="4908DBAC" w14:textId="77777777" w:rsidR="009843A7" w:rsidRPr="009843A7" w:rsidRDefault="009843A7" w:rsidP="009843A7">
      <w:pPr>
        <w:rPr>
          <w:lang w:val="en-US"/>
        </w:rPr>
      </w:pPr>
      <w:r w:rsidRPr="009843A7">
        <w:rPr>
          <w:lang w:val="en-US"/>
        </w:rPr>
        <w:t xml:space="preserve">graph </w:t>
      </w:r>
      <w:proofErr w:type="gramStart"/>
      <w:r w:rsidRPr="009843A7">
        <w:rPr>
          <w:lang w:val="en-US"/>
        </w:rPr>
        <w:t>TD;</w:t>
      </w:r>
      <w:proofErr w:type="gramEnd"/>
    </w:p>
    <w:p w14:paraId="73E0208F" w14:textId="77777777" w:rsidR="009843A7" w:rsidRDefault="009843A7" w:rsidP="009843A7">
      <w:r w:rsidRPr="009843A7">
        <w:rPr>
          <w:lang w:val="en-US"/>
        </w:rPr>
        <w:t xml:space="preserve">    </w:t>
      </w:r>
      <w:r>
        <w:t xml:space="preserve">A[Inicio: Usuario Accede a la Aplicación </w:t>
      </w:r>
      <w:proofErr w:type="spellStart"/>
      <w:r>
        <w:t>Streamlit</w:t>
      </w:r>
      <w:proofErr w:type="spellEnd"/>
      <w:r>
        <w:t>] --&gt; B;</w:t>
      </w:r>
    </w:p>
    <w:p w14:paraId="784E0E4C" w14:textId="584126E3" w:rsidR="009843A7" w:rsidRDefault="009843A7" w:rsidP="009843A7">
      <w:r>
        <w:t xml:space="preserve">    B[Usuario Ingresa Pregunta] --&gt; C[Botón </w:t>
      </w:r>
      <w:r w:rsidR="00D07691">
        <w:t>`</w:t>
      </w:r>
      <w:proofErr w:type="spellStart"/>
      <w:r>
        <w:t>Documents</w:t>
      </w:r>
      <w:proofErr w:type="spellEnd"/>
      <w:r>
        <w:t xml:space="preserve"> </w:t>
      </w:r>
      <w:proofErr w:type="spellStart"/>
      <w:r>
        <w:t>Embedding</w:t>
      </w:r>
      <w:proofErr w:type="spellEnd"/>
      <w:r w:rsidR="00D07691">
        <w:t xml:space="preserve">` </w:t>
      </w:r>
      <w:r>
        <w:t>Presionado];</w:t>
      </w:r>
    </w:p>
    <w:p w14:paraId="65877FA7" w14:textId="77777777" w:rsidR="009843A7" w:rsidRDefault="009843A7" w:rsidP="009843A7">
      <w:r>
        <w:t xml:space="preserve">    C --&gt;|Carga y Vectorización de Documentos| D[Documentos Cargados y Vectorizados];</w:t>
      </w:r>
    </w:p>
    <w:p w14:paraId="1A392839" w14:textId="77777777" w:rsidR="009843A7" w:rsidRDefault="009843A7" w:rsidP="009843A7">
      <w:r>
        <w:t xml:space="preserve">    D --&gt; E[Usuario Presiona Botón de Búsqueda];</w:t>
      </w:r>
    </w:p>
    <w:p w14:paraId="1DC8E488" w14:textId="77777777" w:rsidR="009843A7" w:rsidRDefault="009843A7" w:rsidP="009843A7">
      <w:r>
        <w:t xml:space="preserve">    E --&gt; F[Consulta al Modelo Llama3];</w:t>
      </w:r>
    </w:p>
    <w:p w14:paraId="3EF3F65F" w14:textId="77777777" w:rsidR="009843A7" w:rsidRDefault="009843A7" w:rsidP="009843A7">
      <w:r>
        <w:t xml:space="preserve">    F --&gt; G[Búsqueda de Documentos Relevantes];</w:t>
      </w:r>
    </w:p>
    <w:p w14:paraId="303F607F" w14:textId="77777777" w:rsidR="009843A7" w:rsidRDefault="009843A7" w:rsidP="009843A7">
      <w:r>
        <w:t xml:space="preserve">    G --&gt; H[Respuesta Generada];</w:t>
      </w:r>
    </w:p>
    <w:p w14:paraId="0A65B4A4" w14:textId="77777777" w:rsidR="009843A7" w:rsidRDefault="009843A7" w:rsidP="009843A7">
      <w:r>
        <w:t xml:space="preserve">    H --&gt; I[Respuesta Mostrada al Usuario];</w:t>
      </w:r>
    </w:p>
    <w:p w14:paraId="7ACFBC82" w14:textId="77777777" w:rsidR="009843A7" w:rsidRDefault="009843A7" w:rsidP="009843A7">
      <w:r>
        <w:t xml:space="preserve">    I --&gt; J[Expansión: Búsqueda de Similitud de Documentos];</w:t>
      </w:r>
    </w:p>
    <w:p w14:paraId="0E7FCBA1" w14:textId="77777777" w:rsidR="009843A7" w:rsidRDefault="009843A7" w:rsidP="009843A7">
      <w:r>
        <w:t xml:space="preserve">    J --&gt; K[Contenidos de Documentos Mostrados];</w:t>
      </w:r>
    </w:p>
    <w:p w14:paraId="57B39177" w14:textId="77777777" w:rsidR="009843A7" w:rsidRDefault="009843A7" w:rsidP="009843A7"/>
    <w:p w14:paraId="1EE061FE" w14:textId="77777777" w:rsidR="009843A7" w:rsidRPr="009843A7" w:rsidRDefault="009843A7" w:rsidP="009843A7">
      <w:pPr>
        <w:rPr>
          <w:lang w:val="en-US"/>
        </w:rPr>
      </w:pPr>
      <w:r>
        <w:t xml:space="preserve">    </w:t>
      </w:r>
      <w:r w:rsidRPr="009843A7">
        <w:rPr>
          <w:lang w:val="en-US"/>
        </w:rPr>
        <w:t>style A fill:#f9f9f9,stroke:#333,stroke-width:</w:t>
      </w:r>
      <w:proofErr w:type="gramStart"/>
      <w:r w:rsidRPr="009843A7">
        <w:rPr>
          <w:lang w:val="en-US"/>
        </w:rPr>
        <w:t>2px</w:t>
      </w:r>
      <w:proofErr w:type="gramEnd"/>
    </w:p>
    <w:p w14:paraId="211C05FF" w14:textId="77777777" w:rsidR="009843A7" w:rsidRPr="009843A7" w:rsidRDefault="009843A7" w:rsidP="009843A7">
      <w:pPr>
        <w:rPr>
          <w:lang w:val="en-US"/>
        </w:rPr>
      </w:pPr>
      <w:r w:rsidRPr="009843A7">
        <w:rPr>
          <w:lang w:val="en-US"/>
        </w:rPr>
        <w:t xml:space="preserve">    style B fill:#e6f3ff,stroke:#333,stroke-width:</w:t>
      </w:r>
      <w:proofErr w:type="gramStart"/>
      <w:r w:rsidRPr="009843A7">
        <w:rPr>
          <w:lang w:val="en-US"/>
        </w:rPr>
        <w:t>2px</w:t>
      </w:r>
      <w:proofErr w:type="gramEnd"/>
    </w:p>
    <w:p w14:paraId="4B1ECE5E" w14:textId="77777777" w:rsidR="009843A7" w:rsidRPr="009843A7" w:rsidRDefault="009843A7" w:rsidP="009843A7">
      <w:pPr>
        <w:rPr>
          <w:lang w:val="en-US"/>
        </w:rPr>
      </w:pPr>
      <w:r w:rsidRPr="009843A7">
        <w:rPr>
          <w:lang w:val="en-US"/>
        </w:rPr>
        <w:t xml:space="preserve">    style C fill:#e6f3ff,stroke:#333,stroke-width:</w:t>
      </w:r>
      <w:proofErr w:type="gramStart"/>
      <w:r w:rsidRPr="009843A7">
        <w:rPr>
          <w:lang w:val="en-US"/>
        </w:rPr>
        <w:t>2px</w:t>
      </w:r>
      <w:proofErr w:type="gramEnd"/>
    </w:p>
    <w:p w14:paraId="77DFD7F8" w14:textId="77777777" w:rsidR="009843A7" w:rsidRPr="009843A7" w:rsidRDefault="009843A7" w:rsidP="009843A7">
      <w:pPr>
        <w:rPr>
          <w:lang w:val="en-US"/>
        </w:rPr>
      </w:pPr>
      <w:r w:rsidRPr="009843A7">
        <w:rPr>
          <w:lang w:val="en-US"/>
        </w:rPr>
        <w:t xml:space="preserve">    style D fill:#e6f3ff,stroke:#333,stroke-width:</w:t>
      </w:r>
      <w:proofErr w:type="gramStart"/>
      <w:r w:rsidRPr="009843A7">
        <w:rPr>
          <w:lang w:val="en-US"/>
        </w:rPr>
        <w:t>2px</w:t>
      </w:r>
      <w:proofErr w:type="gramEnd"/>
    </w:p>
    <w:p w14:paraId="616D2D8B" w14:textId="77777777" w:rsidR="009843A7" w:rsidRPr="009843A7" w:rsidRDefault="009843A7" w:rsidP="009843A7">
      <w:pPr>
        <w:rPr>
          <w:lang w:val="en-US"/>
        </w:rPr>
      </w:pPr>
      <w:r w:rsidRPr="009843A7">
        <w:rPr>
          <w:lang w:val="en-US"/>
        </w:rPr>
        <w:t xml:space="preserve">    style E fill:#e6f3ff,stroke:#333,stroke-width:</w:t>
      </w:r>
      <w:proofErr w:type="gramStart"/>
      <w:r w:rsidRPr="009843A7">
        <w:rPr>
          <w:lang w:val="en-US"/>
        </w:rPr>
        <w:t>2px</w:t>
      </w:r>
      <w:proofErr w:type="gramEnd"/>
    </w:p>
    <w:p w14:paraId="34790F6E" w14:textId="77777777" w:rsidR="009843A7" w:rsidRPr="009843A7" w:rsidRDefault="009843A7" w:rsidP="009843A7">
      <w:pPr>
        <w:rPr>
          <w:lang w:val="en-US"/>
        </w:rPr>
      </w:pPr>
      <w:r w:rsidRPr="009843A7">
        <w:rPr>
          <w:lang w:val="en-US"/>
        </w:rPr>
        <w:t xml:space="preserve">    style F fill:#fff0f0,stroke:#ff6347,stroke-width:</w:t>
      </w:r>
      <w:proofErr w:type="gramStart"/>
      <w:r w:rsidRPr="009843A7">
        <w:rPr>
          <w:lang w:val="en-US"/>
        </w:rPr>
        <w:t>2px</w:t>
      </w:r>
      <w:proofErr w:type="gramEnd"/>
    </w:p>
    <w:p w14:paraId="2351B1F3" w14:textId="77777777" w:rsidR="009843A7" w:rsidRPr="009843A7" w:rsidRDefault="009843A7" w:rsidP="009843A7">
      <w:pPr>
        <w:rPr>
          <w:lang w:val="en-US"/>
        </w:rPr>
      </w:pPr>
      <w:r w:rsidRPr="009843A7">
        <w:rPr>
          <w:lang w:val="en-US"/>
        </w:rPr>
        <w:t xml:space="preserve">    style G fill:#fff0f0,stroke:#ff6347,stroke-width:</w:t>
      </w:r>
      <w:proofErr w:type="gramStart"/>
      <w:r w:rsidRPr="009843A7">
        <w:rPr>
          <w:lang w:val="en-US"/>
        </w:rPr>
        <w:t>2px</w:t>
      </w:r>
      <w:proofErr w:type="gramEnd"/>
    </w:p>
    <w:p w14:paraId="10247998" w14:textId="77777777" w:rsidR="009843A7" w:rsidRPr="009843A7" w:rsidRDefault="009843A7" w:rsidP="009843A7">
      <w:pPr>
        <w:rPr>
          <w:lang w:val="en-US"/>
        </w:rPr>
      </w:pPr>
      <w:r w:rsidRPr="009843A7">
        <w:rPr>
          <w:lang w:val="en-US"/>
        </w:rPr>
        <w:t xml:space="preserve">    style H fill:#fff0f0,stroke:#ff6347,stroke-width:</w:t>
      </w:r>
      <w:proofErr w:type="gramStart"/>
      <w:r w:rsidRPr="009843A7">
        <w:rPr>
          <w:lang w:val="en-US"/>
        </w:rPr>
        <w:t>2px</w:t>
      </w:r>
      <w:proofErr w:type="gramEnd"/>
    </w:p>
    <w:p w14:paraId="6259662D" w14:textId="77777777" w:rsidR="009843A7" w:rsidRPr="009843A7" w:rsidRDefault="009843A7" w:rsidP="009843A7">
      <w:pPr>
        <w:rPr>
          <w:lang w:val="en-US"/>
        </w:rPr>
      </w:pPr>
      <w:r w:rsidRPr="009843A7">
        <w:rPr>
          <w:lang w:val="en-US"/>
        </w:rPr>
        <w:t xml:space="preserve">    style I fill:#90ee90,stroke:#008000,stroke-width:</w:t>
      </w:r>
      <w:proofErr w:type="gramStart"/>
      <w:r w:rsidRPr="009843A7">
        <w:rPr>
          <w:lang w:val="en-US"/>
        </w:rPr>
        <w:t>2px</w:t>
      </w:r>
      <w:proofErr w:type="gramEnd"/>
    </w:p>
    <w:p w14:paraId="1AB1C1C3" w14:textId="77777777" w:rsidR="009843A7" w:rsidRPr="009843A7" w:rsidRDefault="009843A7" w:rsidP="009843A7">
      <w:pPr>
        <w:rPr>
          <w:lang w:val="en-US"/>
        </w:rPr>
      </w:pPr>
      <w:r w:rsidRPr="009843A7">
        <w:rPr>
          <w:lang w:val="en-US"/>
        </w:rPr>
        <w:t xml:space="preserve">    style J fill:#90ee90,stroke:#008000,stroke-width:</w:t>
      </w:r>
      <w:proofErr w:type="gramStart"/>
      <w:r w:rsidRPr="009843A7">
        <w:rPr>
          <w:lang w:val="en-US"/>
        </w:rPr>
        <w:t>2px</w:t>
      </w:r>
      <w:proofErr w:type="gramEnd"/>
    </w:p>
    <w:p w14:paraId="4A136D1B" w14:textId="30632185" w:rsidR="009843A7" w:rsidRPr="009843A7" w:rsidRDefault="009843A7" w:rsidP="009843A7">
      <w:pPr>
        <w:rPr>
          <w:lang w:val="en-US"/>
        </w:rPr>
      </w:pPr>
      <w:r w:rsidRPr="009843A7">
        <w:rPr>
          <w:lang w:val="en-US"/>
        </w:rPr>
        <w:t xml:space="preserve">    style K fill:#90ee90,stroke:#008000,stroke-width:</w:t>
      </w:r>
      <w:proofErr w:type="gramStart"/>
      <w:r w:rsidRPr="009843A7">
        <w:rPr>
          <w:lang w:val="en-US"/>
        </w:rPr>
        <w:t>2px</w:t>
      </w:r>
      <w:proofErr w:type="gramEnd"/>
    </w:p>
    <w:p w14:paraId="56E2A833" w14:textId="77777777" w:rsidR="001C4E09" w:rsidRPr="009843A7" w:rsidRDefault="001C4E09" w:rsidP="003A268F">
      <w:pPr>
        <w:pStyle w:val="Ttulo1sinnumerar"/>
        <w:rPr>
          <w:lang w:val="en-US"/>
        </w:rPr>
      </w:pPr>
    </w:p>
    <w:p w14:paraId="21FAC795" w14:textId="70390787" w:rsidR="00A75783" w:rsidRPr="00FB2906" w:rsidRDefault="00A75783" w:rsidP="003A268F">
      <w:pPr>
        <w:pStyle w:val="Ttulo1sinnumerar"/>
      </w:pPr>
      <w:bookmarkStart w:id="55" w:name="_Toc165986819"/>
      <w:r w:rsidRPr="00FB2906">
        <w:t>Referencias bibliográficas</w:t>
      </w:r>
      <w:bookmarkEnd w:id="52"/>
      <w:bookmarkEnd w:id="53"/>
      <w:bookmarkEnd w:id="55"/>
    </w:p>
    <w:p w14:paraId="018C0943" w14:textId="77777777" w:rsidR="00BE5F70" w:rsidRPr="001A3F23" w:rsidRDefault="00FA100C" w:rsidP="003A268F">
      <w:pPr>
        <w:pStyle w:val="Bibliografa"/>
        <w:rPr>
          <w:lang w:val="en-US"/>
        </w:rPr>
      </w:pPr>
      <w:r w:rsidRPr="00FB2906">
        <w:fldChar w:fldCharType="begin"/>
      </w:r>
      <w:r w:rsidR="00287BB0" w:rsidRPr="001A3F23">
        <w:rPr>
          <w:lang w:val="en-US"/>
        </w:rPr>
        <w:instrText xml:space="preserve"> ADDIN ZOTERO_BIBL {"uncited":[],"omitted":[],"custom":[]} CSL_BIBLIOGRAPHY </w:instrText>
      </w:r>
      <w:r w:rsidRPr="00FB2906">
        <w:fldChar w:fldCharType="separate"/>
      </w:r>
      <w:r w:rsidR="00BE5F70" w:rsidRPr="001A3F23">
        <w:rPr>
          <w:lang w:val="en-US"/>
        </w:rPr>
        <w:t>1.</w:t>
      </w:r>
      <w:r w:rsidR="00BE5F70" w:rsidRPr="001A3F23">
        <w:rPr>
          <w:lang w:val="en-US"/>
        </w:rPr>
        <w:tab/>
        <w:t xml:space="preserve">Min B, Ross H, Sulem E, </w:t>
      </w:r>
      <w:proofErr w:type="spellStart"/>
      <w:r w:rsidR="00BE5F70" w:rsidRPr="001A3F23">
        <w:rPr>
          <w:lang w:val="en-US"/>
        </w:rPr>
        <w:t>Veyseh</w:t>
      </w:r>
      <w:proofErr w:type="spellEnd"/>
      <w:r w:rsidR="00BE5F70" w:rsidRPr="001A3F23">
        <w:rPr>
          <w:lang w:val="en-US"/>
        </w:rPr>
        <w:t xml:space="preserve"> APB, Nguyen TH, Sainz O, et al. Recent Advances in Natural Language Processing via Large Pre-Trained Language Models: A Survey [Internet]. </w:t>
      </w:r>
      <w:proofErr w:type="spellStart"/>
      <w:r w:rsidR="00BE5F70" w:rsidRPr="001A3F23">
        <w:rPr>
          <w:lang w:val="en-US"/>
        </w:rPr>
        <w:t>arXiv</w:t>
      </w:r>
      <w:proofErr w:type="spellEnd"/>
      <w:r w:rsidR="00BE5F70" w:rsidRPr="001A3F23">
        <w:rPr>
          <w:lang w:val="en-US"/>
        </w:rPr>
        <w:t>; 2021 [</w:t>
      </w:r>
      <w:proofErr w:type="spellStart"/>
      <w:r w:rsidR="00BE5F70" w:rsidRPr="001A3F23">
        <w:rPr>
          <w:lang w:val="en-US"/>
        </w:rPr>
        <w:t>citado</w:t>
      </w:r>
      <w:proofErr w:type="spellEnd"/>
      <w:r w:rsidR="00BE5F70" w:rsidRPr="001A3F23">
        <w:rPr>
          <w:lang w:val="en-US"/>
        </w:rPr>
        <w:t xml:space="preserve"> 31 de </w:t>
      </w:r>
      <w:proofErr w:type="spellStart"/>
      <w:r w:rsidR="00BE5F70" w:rsidRPr="001A3F23">
        <w:rPr>
          <w:lang w:val="en-US"/>
        </w:rPr>
        <w:t>marzo</w:t>
      </w:r>
      <w:proofErr w:type="spellEnd"/>
      <w:r w:rsidR="00BE5F70" w:rsidRPr="001A3F23">
        <w:rPr>
          <w:lang w:val="en-US"/>
        </w:rPr>
        <w:t xml:space="preserve"> de 2024]. Disponible </w:t>
      </w:r>
      <w:proofErr w:type="spellStart"/>
      <w:r w:rsidR="00BE5F70" w:rsidRPr="001A3F23">
        <w:rPr>
          <w:lang w:val="en-US"/>
        </w:rPr>
        <w:t>en</w:t>
      </w:r>
      <w:proofErr w:type="spellEnd"/>
      <w:r w:rsidR="00BE5F70" w:rsidRPr="001A3F23">
        <w:rPr>
          <w:lang w:val="en-US"/>
        </w:rPr>
        <w:t>: http://arxiv.org/abs/2111.01243</w:t>
      </w:r>
    </w:p>
    <w:p w14:paraId="744BFD45" w14:textId="77777777" w:rsidR="00BE5F70" w:rsidRPr="001A3F23" w:rsidRDefault="00BE5F70" w:rsidP="003A268F">
      <w:pPr>
        <w:pStyle w:val="Bibliografa"/>
        <w:rPr>
          <w:lang w:val="en-US"/>
        </w:rPr>
      </w:pPr>
      <w:r w:rsidRPr="001A3F23">
        <w:rPr>
          <w:lang w:val="en-US"/>
        </w:rPr>
        <w:t>2.</w:t>
      </w:r>
      <w:r w:rsidRPr="001A3F23">
        <w:rPr>
          <w:lang w:val="en-US"/>
        </w:rPr>
        <w:tab/>
        <w:t xml:space="preserve">Egli A. ChatGPT, GPT-4, and Other Large Language Models: The Next Revolution for Clinical Microbiology? Clin Infect Dis. 11 de </w:t>
      </w:r>
      <w:proofErr w:type="spellStart"/>
      <w:r w:rsidRPr="001A3F23">
        <w:rPr>
          <w:lang w:val="en-US"/>
        </w:rPr>
        <w:t>noviembre</w:t>
      </w:r>
      <w:proofErr w:type="spellEnd"/>
      <w:r w:rsidRPr="001A3F23">
        <w:rPr>
          <w:lang w:val="en-US"/>
        </w:rPr>
        <w:t xml:space="preserve"> de 2023;77(9):1322-8. </w:t>
      </w:r>
    </w:p>
    <w:p w14:paraId="2240272C" w14:textId="77777777" w:rsidR="00BE5F70" w:rsidRPr="00BE5F70" w:rsidRDefault="00BE5F70" w:rsidP="003A268F">
      <w:pPr>
        <w:pStyle w:val="Bibliografa"/>
      </w:pPr>
      <w:r w:rsidRPr="001A3F23">
        <w:rPr>
          <w:lang w:val="en-US"/>
        </w:rPr>
        <w:t>3.</w:t>
      </w:r>
      <w:r w:rsidRPr="001A3F23">
        <w:rPr>
          <w:lang w:val="en-US"/>
        </w:rPr>
        <w:tab/>
      </w:r>
      <w:proofErr w:type="spellStart"/>
      <w:r w:rsidRPr="001A3F23">
        <w:rPr>
          <w:lang w:val="en-US"/>
        </w:rPr>
        <w:t>Mökander</w:t>
      </w:r>
      <w:proofErr w:type="spellEnd"/>
      <w:r w:rsidRPr="001A3F23">
        <w:rPr>
          <w:lang w:val="en-US"/>
        </w:rPr>
        <w:t xml:space="preserve"> J, Schuett J, Kirk HR, </w:t>
      </w:r>
      <w:proofErr w:type="spellStart"/>
      <w:r w:rsidRPr="001A3F23">
        <w:rPr>
          <w:lang w:val="en-US"/>
        </w:rPr>
        <w:t>Floridi</w:t>
      </w:r>
      <w:proofErr w:type="spellEnd"/>
      <w:r w:rsidRPr="001A3F23">
        <w:rPr>
          <w:lang w:val="en-US"/>
        </w:rPr>
        <w:t xml:space="preserve"> L. Auditing large language models: a three-layered approach. </w:t>
      </w:r>
      <w:r w:rsidRPr="00BE5F70">
        <w:t xml:space="preserve">AI </w:t>
      </w:r>
      <w:proofErr w:type="spellStart"/>
      <w:r w:rsidRPr="00BE5F70">
        <w:t>Ethics</w:t>
      </w:r>
      <w:proofErr w:type="spellEnd"/>
      <w:r w:rsidRPr="00BE5F70">
        <w:t xml:space="preserve"> [Internet]. 30 de mayo de 2023 [citado 31 de marzo de 2024]; Disponible en: https://link.springer.com/10.1007/s43681-023-00289-2</w:t>
      </w:r>
    </w:p>
    <w:p w14:paraId="122B7F9B" w14:textId="77777777" w:rsidR="00BE5F70" w:rsidRPr="001A3F23" w:rsidRDefault="00BE5F70" w:rsidP="003A268F">
      <w:pPr>
        <w:pStyle w:val="Bibliografa"/>
        <w:rPr>
          <w:lang w:val="en-US"/>
        </w:rPr>
      </w:pPr>
      <w:r w:rsidRPr="001A3F23">
        <w:rPr>
          <w:lang w:val="en-US"/>
        </w:rPr>
        <w:t>4.</w:t>
      </w:r>
      <w:r w:rsidRPr="001A3F23">
        <w:rPr>
          <w:lang w:val="en-US"/>
        </w:rPr>
        <w:tab/>
        <w:t xml:space="preserve">Yu B. Evaluating Pre-Trained Language Models on Multi-Document Summarization for Literature Reviews. </w:t>
      </w:r>
    </w:p>
    <w:p w14:paraId="29CB0EC3" w14:textId="77777777" w:rsidR="00BE5F70" w:rsidRPr="00BE5F70" w:rsidRDefault="00BE5F70" w:rsidP="003A268F">
      <w:pPr>
        <w:pStyle w:val="Bibliografa"/>
      </w:pPr>
      <w:r w:rsidRPr="001A3F23">
        <w:rPr>
          <w:lang w:val="en-US"/>
        </w:rPr>
        <w:t>5.</w:t>
      </w:r>
      <w:r w:rsidRPr="001A3F23">
        <w:rPr>
          <w:lang w:val="en-US"/>
        </w:rPr>
        <w:tab/>
        <w:t>Agapito G, Calabrese B, Guzzi PH, Cannataro M, Simeoni M, Care I, et al. DIETOS: A recommender system for adaptive diet monitoring and personalized food suggestion. En: 2016 IEEE 12th International Conference on Wireless and Mobile Computing, Networking and Communications (</w:t>
      </w:r>
      <w:proofErr w:type="spellStart"/>
      <w:r w:rsidRPr="001A3F23">
        <w:rPr>
          <w:lang w:val="en-US"/>
        </w:rPr>
        <w:t>WiMob</w:t>
      </w:r>
      <w:proofErr w:type="spellEnd"/>
      <w:r w:rsidRPr="001A3F23">
        <w:rPr>
          <w:lang w:val="en-US"/>
        </w:rPr>
        <w:t xml:space="preserve">) [Internet]. </w:t>
      </w:r>
      <w:r w:rsidRPr="00BE5F70">
        <w:t>New York, NY: IEEE; 2016 [citado 1 de abril de 2024]. p. 1-8. Disponible en: http://ieeexplore.ieee.org/document/7763190/</w:t>
      </w:r>
    </w:p>
    <w:p w14:paraId="6E02242E" w14:textId="77777777" w:rsidR="00BE5F70" w:rsidRPr="001A3F23" w:rsidRDefault="00BE5F70" w:rsidP="003A268F">
      <w:pPr>
        <w:pStyle w:val="Bibliografa"/>
        <w:rPr>
          <w:lang w:val="en-US"/>
        </w:rPr>
      </w:pPr>
      <w:r w:rsidRPr="001A3F23">
        <w:rPr>
          <w:lang w:val="en-US"/>
        </w:rPr>
        <w:t>6.</w:t>
      </w:r>
      <w:r w:rsidRPr="001A3F23">
        <w:rPr>
          <w:lang w:val="en-US"/>
        </w:rPr>
        <w:tab/>
      </w:r>
      <w:proofErr w:type="spellStart"/>
      <w:r w:rsidRPr="001A3F23">
        <w:rPr>
          <w:lang w:val="en-US"/>
        </w:rPr>
        <w:t>Iwendi</w:t>
      </w:r>
      <w:proofErr w:type="spellEnd"/>
      <w:r w:rsidRPr="001A3F23">
        <w:rPr>
          <w:lang w:val="en-US"/>
        </w:rPr>
        <w:t xml:space="preserve"> C, Khan S, </w:t>
      </w:r>
      <w:proofErr w:type="spellStart"/>
      <w:r w:rsidRPr="001A3F23">
        <w:rPr>
          <w:lang w:val="en-US"/>
        </w:rPr>
        <w:t>Anajemba</w:t>
      </w:r>
      <w:proofErr w:type="spellEnd"/>
      <w:r w:rsidRPr="001A3F23">
        <w:rPr>
          <w:lang w:val="en-US"/>
        </w:rPr>
        <w:t xml:space="preserve"> JH, Bashir AK, Noor F. Realizing an Efficient IoMT-Assisted Patient Diet Recommendation System Through Machine Learning Model. IEEE Access. 2020;8:28462-74. </w:t>
      </w:r>
    </w:p>
    <w:p w14:paraId="6332F4A4" w14:textId="77777777" w:rsidR="00BE5F70" w:rsidRPr="001A3F23" w:rsidRDefault="00BE5F70" w:rsidP="003A268F">
      <w:pPr>
        <w:pStyle w:val="Bibliografa"/>
        <w:rPr>
          <w:lang w:val="en-US"/>
        </w:rPr>
      </w:pPr>
      <w:r w:rsidRPr="001A3F23">
        <w:rPr>
          <w:lang w:val="en-US"/>
        </w:rPr>
        <w:t>7.</w:t>
      </w:r>
      <w:r w:rsidRPr="001A3F23">
        <w:rPr>
          <w:lang w:val="en-US"/>
        </w:rPr>
        <w:tab/>
        <w:t xml:space="preserve">Yang Z, Khatibi E, Nagesh N, Abbasian M, Azimi I, Jain R, et al. </w:t>
      </w:r>
      <w:proofErr w:type="spellStart"/>
      <w:r w:rsidRPr="001A3F23">
        <w:rPr>
          <w:lang w:val="en-US"/>
        </w:rPr>
        <w:t>ChatDiet</w:t>
      </w:r>
      <w:proofErr w:type="spellEnd"/>
      <w:r w:rsidRPr="001A3F23">
        <w:rPr>
          <w:lang w:val="en-US"/>
        </w:rPr>
        <w:t xml:space="preserve">: Empowering Personalized Nutrition-Oriented Food Recommender Chatbots through an LLM-Augmented Framework [Internet]. </w:t>
      </w:r>
      <w:proofErr w:type="spellStart"/>
      <w:r w:rsidRPr="001A3F23">
        <w:rPr>
          <w:lang w:val="en-US"/>
        </w:rPr>
        <w:t>arXiv</w:t>
      </w:r>
      <w:proofErr w:type="spellEnd"/>
      <w:r w:rsidRPr="001A3F23">
        <w:rPr>
          <w:lang w:val="en-US"/>
        </w:rPr>
        <w:t>; 2024 [</w:t>
      </w:r>
      <w:proofErr w:type="spellStart"/>
      <w:r w:rsidRPr="001A3F23">
        <w:rPr>
          <w:lang w:val="en-US"/>
        </w:rPr>
        <w:t>citado</w:t>
      </w:r>
      <w:proofErr w:type="spellEnd"/>
      <w:r w:rsidRPr="001A3F23">
        <w:rPr>
          <w:lang w:val="en-US"/>
        </w:rPr>
        <w:t xml:space="preserve"> 1 de </w:t>
      </w:r>
      <w:proofErr w:type="spellStart"/>
      <w:r w:rsidRPr="001A3F23">
        <w:rPr>
          <w:lang w:val="en-US"/>
        </w:rPr>
        <w:t>abril</w:t>
      </w:r>
      <w:proofErr w:type="spellEnd"/>
      <w:r w:rsidRPr="001A3F23">
        <w:rPr>
          <w:lang w:val="en-US"/>
        </w:rPr>
        <w:t xml:space="preserve"> de 2024]. Disponible </w:t>
      </w:r>
      <w:proofErr w:type="spellStart"/>
      <w:r w:rsidRPr="001A3F23">
        <w:rPr>
          <w:lang w:val="en-US"/>
        </w:rPr>
        <w:t>en</w:t>
      </w:r>
      <w:proofErr w:type="spellEnd"/>
      <w:r w:rsidRPr="001A3F23">
        <w:rPr>
          <w:lang w:val="en-US"/>
        </w:rPr>
        <w:t>: http://arxiv.org/abs/2403.00781</w:t>
      </w:r>
    </w:p>
    <w:p w14:paraId="34E02234" w14:textId="77777777" w:rsidR="00BE5F70" w:rsidRPr="00BE5F70" w:rsidRDefault="00BE5F70" w:rsidP="003A268F">
      <w:pPr>
        <w:pStyle w:val="Bibliografa"/>
      </w:pPr>
      <w:r w:rsidRPr="001A3F23">
        <w:rPr>
          <w:lang w:val="en-US"/>
        </w:rPr>
        <w:t>8.</w:t>
      </w:r>
      <w:r w:rsidRPr="001A3F23">
        <w:rPr>
          <w:lang w:val="en-US"/>
        </w:rPr>
        <w:tab/>
        <w:t xml:space="preserve">Chang J, Wang S, Ling C, Qin Z, Zhao L. Gene-associated Disease Discovery Powered by Large Language Models [Internet]. </w:t>
      </w:r>
      <w:proofErr w:type="spellStart"/>
      <w:r w:rsidRPr="001A3F23">
        <w:rPr>
          <w:lang w:val="en-US"/>
        </w:rPr>
        <w:t>arXiv</w:t>
      </w:r>
      <w:proofErr w:type="spellEnd"/>
      <w:r w:rsidRPr="001A3F23">
        <w:rPr>
          <w:lang w:val="en-US"/>
        </w:rPr>
        <w:t>; 2024 [</w:t>
      </w:r>
      <w:proofErr w:type="spellStart"/>
      <w:r w:rsidRPr="001A3F23">
        <w:rPr>
          <w:lang w:val="en-US"/>
        </w:rPr>
        <w:t>citado</w:t>
      </w:r>
      <w:proofErr w:type="spellEnd"/>
      <w:r w:rsidRPr="001A3F23">
        <w:rPr>
          <w:lang w:val="en-US"/>
        </w:rPr>
        <w:t xml:space="preserve"> 1 de </w:t>
      </w:r>
      <w:proofErr w:type="spellStart"/>
      <w:r w:rsidRPr="001A3F23">
        <w:rPr>
          <w:lang w:val="en-US"/>
        </w:rPr>
        <w:t>abril</w:t>
      </w:r>
      <w:proofErr w:type="spellEnd"/>
      <w:r w:rsidRPr="001A3F23">
        <w:rPr>
          <w:lang w:val="en-US"/>
        </w:rPr>
        <w:t xml:space="preserve"> de 2024]. </w:t>
      </w:r>
      <w:r w:rsidRPr="00BE5F70">
        <w:t>Disponible en: http://arxiv.org/abs/2401.09490</w:t>
      </w:r>
    </w:p>
    <w:p w14:paraId="55B3D11D" w14:textId="2E20581C" w:rsidR="00FA100C" w:rsidRPr="009F6F17" w:rsidRDefault="00FA100C" w:rsidP="003A268F">
      <w:pPr>
        <w:pStyle w:val="Ttulo1sinnumerar"/>
      </w:pPr>
      <w:r w:rsidRPr="00FB2906">
        <w:fldChar w:fldCharType="end"/>
      </w:r>
    </w:p>
    <w:sectPr w:rsidR="00FA100C" w:rsidRPr="009F6F17" w:rsidSect="00F2523E">
      <w:headerReference w:type="default" r:id="rId16"/>
      <w:footerReference w:type="default" r:id="rId17"/>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David Fernández Martín" w:date="2024-04-02T09:21:00Z" w:initials="DF">
    <w:p w14:paraId="187D737F" w14:textId="77777777" w:rsidR="00862459" w:rsidRDefault="00862459" w:rsidP="003A268F">
      <w:pPr>
        <w:pStyle w:val="Textocomentario"/>
      </w:pPr>
      <w:r>
        <w:rPr>
          <w:rStyle w:val="Refdecomentario"/>
        </w:rPr>
        <w:annotationRef/>
      </w:r>
      <w:r>
        <w:t xml:space="preserve">Cita: PubMed [Internet]. PubMed. [citado el 2 de abril de 2024]. Disponible en: </w:t>
      </w:r>
      <w:hyperlink r:id="rId1" w:history="1">
        <w:r w:rsidRPr="00DF1A84">
          <w:rPr>
            <w:rStyle w:val="Hipervnculo"/>
          </w:rPr>
          <w:t>https://pubmed.ncbi.nlm.nih.gov</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7D7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B78FF6" w16cex:dateUtc="2024-04-0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7D737F" w16cid:durableId="41B78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AE177B" w14:textId="77777777" w:rsidR="00F2523E" w:rsidRDefault="00F2523E" w:rsidP="003A268F">
      <w:r>
        <w:separator/>
      </w:r>
    </w:p>
  </w:endnote>
  <w:endnote w:type="continuationSeparator" w:id="0">
    <w:p w14:paraId="59AA45DF" w14:textId="77777777" w:rsidR="00F2523E" w:rsidRDefault="00F2523E" w:rsidP="003A268F">
      <w:r>
        <w:continuationSeparator/>
      </w:r>
    </w:p>
  </w:endnote>
  <w:endnote w:type="continuationNotice" w:id="1">
    <w:p w14:paraId="6F288434" w14:textId="77777777" w:rsidR="00F2523E" w:rsidRDefault="00F2523E" w:rsidP="003A2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3A268F">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02717B" w14:textId="77777777" w:rsidR="00F2523E" w:rsidRDefault="00F2523E" w:rsidP="003A268F">
      <w:r>
        <w:separator/>
      </w:r>
    </w:p>
  </w:footnote>
  <w:footnote w:type="continuationSeparator" w:id="0">
    <w:p w14:paraId="0A45B0A6" w14:textId="77777777" w:rsidR="00F2523E" w:rsidRDefault="00F2523E" w:rsidP="003A268F">
      <w:r>
        <w:continuationSeparator/>
      </w:r>
    </w:p>
  </w:footnote>
  <w:footnote w:type="continuationNotice" w:id="1">
    <w:p w14:paraId="62721CFC" w14:textId="77777777" w:rsidR="00F2523E" w:rsidRDefault="00F2523E" w:rsidP="003A26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3A268F">
    <w:pPr>
      <w:pStyle w:val="Encabezado"/>
    </w:pPr>
    <w:r w:rsidRPr="00065CFB">
      <w:t>Maximiliano Hernández Sahuquillo y David Fernández Martín</w:t>
    </w:r>
  </w:p>
  <w:p w14:paraId="488BB47A" w14:textId="0E512FA1" w:rsidR="00A75783" w:rsidRPr="00065CFB" w:rsidRDefault="0038419A" w:rsidP="003A268F">
    <w:pPr>
      <w:pStyle w:val="Encabezado"/>
    </w:pPr>
    <w:r w:rsidRPr="00065CFB">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E946A08"/>
    <w:multiLevelType w:val="multilevel"/>
    <w:tmpl w:val="1768308E"/>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7"/>
  </w:num>
  <w:num w:numId="3" w16cid:durableId="1866671832">
    <w:abstractNumId w:val="17"/>
  </w:num>
  <w:num w:numId="4" w16cid:durableId="1558971502">
    <w:abstractNumId w:val="0"/>
  </w:num>
  <w:num w:numId="5" w16cid:durableId="1360399914">
    <w:abstractNumId w:val="5"/>
  </w:num>
  <w:num w:numId="6" w16cid:durableId="347104296">
    <w:abstractNumId w:val="19"/>
  </w:num>
  <w:num w:numId="7" w16cid:durableId="807430507">
    <w:abstractNumId w:val="18"/>
  </w:num>
  <w:num w:numId="8" w16cid:durableId="364210916">
    <w:abstractNumId w:val="12"/>
  </w:num>
  <w:num w:numId="9" w16cid:durableId="1725180126">
    <w:abstractNumId w:val="22"/>
  </w:num>
  <w:num w:numId="10" w16cid:durableId="805242535">
    <w:abstractNumId w:val="21"/>
  </w:num>
  <w:num w:numId="11" w16cid:durableId="2059744173">
    <w:abstractNumId w:val="20"/>
  </w:num>
  <w:num w:numId="12" w16cid:durableId="1595867777">
    <w:abstractNumId w:val="8"/>
  </w:num>
  <w:num w:numId="13" w16cid:durableId="1060009504">
    <w:abstractNumId w:val="6"/>
  </w:num>
  <w:num w:numId="14" w16cid:durableId="1361400219">
    <w:abstractNumId w:val="14"/>
  </w:num>
  <w:num w:numId="15" w16cid:durableId="1592004501">
    <w:abstractNumId w:val="14"/>
    <w:lvlOverride w:ilvl="0">
      <w:startOverride w:val="1"/>
    </w:lvlOverride>
    <w:lvlOverride w:ilvl="1">
      <w:startOverride w:val="1"/>
    </w:lvlOverride>
    <w:lvlOverride w:ilvl="2">
      <w:startOverride w:val="1"/>
    </w:lvlOverride>
  </w:num>
  <w:num w:numId="16" w16cid:durableId="1578785758">
    <w:abstractNumId w:val="14"/>
  </w:num>
  <w:num w:numId="17" w16cid:durableId="1277716831">
    <w:abstractNumId w:val="28"/>
  </w:num>
  <w:num w:numId="18" w16cid:durableId="1373191755">
    <w:abstractNumId w:val="26"/>
  </w:num>
  <w:num w:numId="19" w16cid:durableId="890573723">
    <w:abstractNumId w:val="30"/>
  </w:num>
  <w:num w:numId="20" w16cid:durableId="897785032">
    <w:abstractNumId w:val="25"/>
  </w:num>
  <w:num w:numId="21" w16cid:durableId="1068109796">
    <w:abstractNumId w:val="4"/>
  </w:num>
  <w:num w:numId="22" w16cid:durableId="402603460">
    <w:abstractNumId w:val="2"/>
  </w:num>
  <w:num w:numId="23" w16cid:durableId="1800225754">
    <w:abstractNumId w:val="3"/>
  </w:num>
  <w:num w:numId="24" w16cid:durableId="805584172">
    <w:abstractNumId w:val="13"/>
  </w:num>
  <w:num w:numId="25" w16cid:durableId="1015157800">
    <w:abstractNumId w:val="24"/>
  </w:num>
  <w:num w:numId="26" w16cid:durableId="2018458282">
    <w:abstractNumId w:val="29"/>
  </w:num>
  <w:num w:numId="27" w16cid:durableId="1417247186">
    <w:abstractNumId w:val="1"/>
  </w:num>
  <w:num w:numId="28" w16cid:durableId="1199928394">
    <w:abstractNumId w:val="16"/>
  </w:num>
  <w:num w:numId="29" w16cid:durableId="2137599965">
    <w:abstractNumId w:val="7"/>
  </w:num>
  <w:num w:numId="30" w16cid:durableId="801536357">
    <w:abstractNumId w:val="23"/>
  </w:num>
  <w:num w:numId="31" w16cid:durableId="2103258748">
    <w:abstractNumId w:val="11"/>
  </w:num>
  <w:num w:numId="32" w16cid:durableId="78214671">
    <w:abstractNumId w:val="10"/>
  </w:num>
  <w:num w:numId="33" w16cid:durableId="135950706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56C0"/>
    <w:rsid w:val="000101C5"/>
    <w:rsid w:val="0001492A"/>
    <w:rsid w:val="00023789"/>
    <w:rsid w:val="000252EC"/>
    <w:rsid w:val="00026621"/>
    <w:rsid w:val="0002790C"/>
    <w:rsid w:val="000279C5"/>
    <w:rsid w:val="00034DA4"/>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71343"/>
    <w:rsid w:val="00171619"/>
    <w:rsid w:val="00171D17"/>
    <w:rsid w:val="0017435A"/>
    <w:rsid w:val="00176DFC"/>
    <w:rsid w:val="00184F76"/>
    <w:rsid w:val="00190879"/>
    <w:rsid w:val="00194057"/>
    <w:rsid w:val="001944D1"/>
    <w:rsid w:val="00196B40"/>
    <w:rsid w:val="001A3F23"/>
    <w:rsid w:val="001A76DF"/>
    <w:rsid w:val="001B59CD"/>
    <w:rsid w:val="001C2956"/>
    <w:rsid w:val="001C2AB4"/>
    <w:rsid w:val="001C2FB3"/>
    <w:rsid w:val="001C4E09"/>
    <w:rsid w:val="001C4EA4"/>
    <w:rsid w:val="001C4FA5"/>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7BB0"/>
    <w:rsid w:val="002A7BBA"/>
    <w:rsid w:val="002B072F"/>
    <w:rsid w:val="002B3E99"/>
    <w:rsid w:val="002C2D74"/>
    <w:rsid w:val="002C2FAB"/>
    <w:rsid w:val="002C6249"/>
    <w:rsid w:val="002C641B"/>
    <w:rsid w:val="002D4730"/>
    <w:rsid w:val="002E6D90"/>
    <w:rsid w:val="002E7DF7"/>
    <w:rsid w:val="002F4F8E"/>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A268F"/>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A0D7D"/>
    <w:rsid w:val="004B0F54"/>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21A79"/>
    <w:rsid w:val="00525514"/>
    <w:rsid w:val="00526760"/>
    <w:rsid w:val="00527889"/>
    <w:rsid w:val="00535EB6"/>
    <w:rsid w:val="00536C67"/>
    <w:rsid w:val="00540788"/>
    <w:rsid w:val="00542DC5"/>
    <w:rsid w:val="0054685D"/>
    <w:rsid w:val="005472E5"/>
    <w:rsid w:val="0055164B"/>
    <w:rsid w:val="00555FAE"/>
    <w:rsid w:val="00556CB3"/>
    <w:rsid w:val="00562709"/>
    <w:rsid w:val="00574EAB"/>
    <w:rsid w:val="00576A56"/>
    <w:rsid w:val="00580491"/>
    <w:rsid w:val="0058510A"/>
    <w:rsid w:val="00590F11"/>
    <w:rsid w:val="005A1A55"/>
    <w:rsid w:val="005A1E09"/>
    <w:rsid w:val="005A2B04"/>
    <w:rsid w:val="005B2FDF"/>
    <w:rsid w:val="005C043A"/>
    <w:rsid w:val="005C420C"/>
    <w:rsid w:val="005C49EB"/>
    <w:rsid w:val="005C7120"/>
    <w:rsid w:val="005D549B"/>
    <w:rsid w:val="005E6E6A"/>
    <w:rsid w:val="005F02E0"/>
    <w:rsid w:val="006343F3"/>
    <w:rsid w:val="00636393"/>
    <w:rsid w:val="006403BD"/>
    <w:rsid w:val="00641411"/>
    <w:rsid w:val="006458F4"/>
    <w:rsid w:val="00652556"/>
    <w:rsid w:val="0066026C"/>
    <w:rsid w:val="00663D21"/>
    <w:rsid w:val="0066672A"/>
    <w:rsid w:val="00670B3B"/>
    <w:rsid w:val="00671638"/>
    <w:rsid w:val="00673D42"/>
    <w:rsid w:val="00674080"/>
    <w:rsid w:val="0067645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7178"/>
    <w:rsid w:val="009816B8"/>
    <w:rsid w:val="009819FE"/>
    <w:rsid w:val="009837AA"/>
    <w:rsid w:val="009843A7"/>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5783"/>
    <w:rsid w:val="00A77E67"/>
    <w:rsid w:val="00A823EA"/>
    <w:rsid w:val="00A82E23"/>
    <w:rsid w:val="00A94E3D"/>
    <w:rsid w:val="00A95164"/>
    <w:rsid w:val="00A976F0"/>
    <w:rsid w:val="00AA2B17"/>
    <w:rsid w:val="00AA649A"/>
    <w:rsid w:val="00AB4111"/>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6E55"/>
    <w:rsid w:val="00BF7E25"/>
    <w:rsid w:val="00C03714"/>
    <w:rsid w:val="00C10A65"/>
    <w:rsid w:val="00C40504"/>
    <w:rsid w:val="00C4131E"/>
    <w:rsid w:val="00C443D1"/>
    <w:rsid w:val="00C45FED"/>
    <w:rsid w:val="00C720F9"/>
    <w:rsid w:val="00C7478E"/>
    <w:rsid w:val="00C84740"/>
    <w:rsid w:val="00C92760"/>
    <w:rsid w:val="00C94353"/>
    <w:rsid w:val="00CA0785"/>
    <w:rsid w:val="00CD6E76"/>
    <w:rsid w:val="00CE2B01"/>
    <w:rsid w:val="00CF5D14"/>
    <w:rsid w:val="00D00F8B"/>
    <w:rsid w:val="00D07691"/>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F00491"/>
    <w:rsid w:val="00F110CE"/>
    <w:rsid w:val="00F249DB"/>
    <w:rsid w:val="00F24F00"/>
    <w:rsid w:val="00F2523E"/>
    <w:rsid w:val="00F26A43"/>
    <w:rsid w:val="00F3686F"/>
    <w:rsid w:val="00F556E3"/>
    <w:rsid w:val="00F60CAD"/>
    <w:rsid w:val="00F82D72"/>
    <w:rsid w:val="00F843DD"/>
    <w:rsid w:val="00FA0670"/>
    <w:rsid w:val="00FA100C"/>
    <w:rsid w:val="00FA21E3"/>
    <w:rsid w:val="00FA38DC"/>
    <w:rsid w:val="00FA7727"/>
    <w:rsid w:val="00FB2393"/>
    <w:rsid w:val="00FB2906"/>
    <w:rsid w:val="00FB39CE"/>
    <w:rsid w:val="00FC4A7B"/>
    <w:rsid w:val="00FC7EA7"/>
    <w:rsid w:val="00FD07CA"/>
    <w:rsid w:val="00FD4906"/>
    <w:rsid w:val="00FD731D"/>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268F"/>
    <w:pPr>
      <w:spacing w:before="120" w:after="120" w:line="360" w:lineRule="auto"/>
      <w:jc w:val="both"/>
    </w:pPr>
    <w:rPr>
      <w:rFonts w:ascii="Arial" w:eastAsia="Times New Roman" w:hAnsi="Arial" w:cs="Arial"/>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bCs/>
      <w:iCs/>
      <w:caps/>
      <w:color w:val="0098CD"/>
      <w:sz w:val="28"/>
      <w:szCs w:val="28"/>
    </w:rPr>
  </w:style>
  <w:style w:type="paragraph" w:styleId="Ttulo3">
    <w:name w:val="heading 3"/>
    <w:basedOn w:val="Normal"/>
    <w:next w:val="Normal"/>
    <w:link w:val="Ttulo3Car"/>
    <w:uiPriority w:val="9"/>
    <w:unhideWhenUsed/>
    <w:qFormat/>
    <w:rsid w:val="003A268F"/>
    <w:pPr>
      <w:keepNext/>
      <w:numPr>
        <w:ilvl w:val="2"/>
        <w:numId w:val="18"/>
      </w:numPr>
      <w:ind w:left="709" w:hanging="709"/>
      <w:outlineLvl w:val="2"/>
    </w:pPr>
    <w:rPr>
      <w:b/>
      <w:bCs/>
      <w:szCs w:val="26"/>
    </w:rPr>
  </w:style>
  <w:style w:type="paragraph" w:styleId="Ttulo4">
    <w:name w:val="heading 4"/>
    <w:basedOn w:val="Normal"/>
    <w:next w:val="Normal"/>
    <w:link w:val="Ttulo4Car"/>
    <w:uiPriority w:val="9"/>
    <w:unhideWhenUsed/>
    <w:qFormat/>
    <w:rsid w:val="00D07691"/>
    <w:pPr>
      <w:outlineLvl w:val="3"/>
    </w:pPr>
    <w:rPr>
      <w:b/>
      <w:bCs/>
    </w:r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3A268F"/>
    <w:rPr>
      <w:rFonts w:ascii="Arial" w:eastAsia="Times New Roman" w:hAnsi="Arial" w:cs="Arial"/>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D07691"/>
    <w:rPr>
      <w:rFonts w:ascii="Arial" w:eastAsia="Times New Roman" w:hAnsi="Arial" w:cs="Arial"/>
      <w:b/>
      <w:bCs/>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olor w:val="0098CD"/>
      <w:sz w:val="36"/>
      <w:szCs w:val="36"/>
      <w:lang w:eastAsia="en-US"/>
    </w:rPr>
  </w:style>
  <w:style w:type="paragraph" w:customStyle="1" w:styleId="Pgina">
    <w:name w:val="Página"/>
    <w:basedOn w:val="Piedepgina"/>
    <w:link w:val="PginaCar"/>
    <w:qFormat/>
    <w:rsid w:val="00EC771B"/>
    <w:pPr>
      <w:jc w:val="right"/>
    </w:pPr>
    <w:rPr>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46628021">
      <w:bodyDiv w:val="1"/>
      <w:marLeft w:val="0"/>
      <w:marRight w:val="0"/>
      <w:marTop w:val="0"/>
      <w:marBottom w:val="0"/>
      <w:divBdr>
        <w:top w:val="none" w:sz="0" w:space="0" w:color="auto"/>
        <w:left w:val="none" w:sz="0" w:space="0" w:color="auto"/>
        <w:bottom w:val="none" w:sz="0" w:space="0" w:color="auto"/>
        <w:right w:val="none" w:sz="0" w:space="0" w:color="auto"/>
      </w:divBdr>
      <w:divsChild>
        <w:div w:id="1465465670">
          <w:marLeft w:val="0"/>
          <w:marRight w:val="0"/>
          <w:marTop w:val="0"/>
          <w:marBottom w:val="0"/>
          <w:divBdr>
            <w:top w:val="single" w:sz="2" w:space="0" w:color="auto"/>
            <w:left w:val="single" w:sz="2" w:space="0" w:color="auto"/>
            <w:bottom w:val="single" w:sz="2" w:space="0" w:color="auto"/>
            <w:right w:val="single" w:sz="2" w:space="0" w:color="auto"/>
          </w:divBdr>
          <w:divsChild>
            <w:div w:id="775175580">
              <w:marLeft w:val="0"/>
              <w:marRight w:val="0"/>
              <w:marTop w:val="0"/>
              <w:marBottom w:val="0"/>
              <w:divBdr>
                <w:top w:val="single" w:sz="2" w:space="0" w:color="E3E3E3"/>
                <w:left w:val="single" w:sz="2" w:space="0" w:color="E3E3E3"/>
                <w:bottom w:val="single" w:sz="2" w:space="0" w:color="E3E3E3"/>
                <w:right w:val="single" w:sz="2" w:space="0" w:color="E3E3E3"/>
              </w:divBdr>
              <w:divsChild>
                <w:div w:id="8424717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6499898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145508725">
      <w:bodyDiv w:val="1"/>
      <w:marLeft w:val="0"/>
      <w:marRight w:val="0"/>
      <w:marTop w:val="0"/>
      <w:marBottom w:val="0"/>
      <w:divBdr>
        <w:top w:val="none" w:sz="0" w:space="0" w:color="auto"/>
        <w:left w:val="none" w:sz="0" w:space="0" w:color="auto"/>
        <w:bottom w:val="none" w:sz="0" w:space="0" w:color="auto"/>
        <w:right w:val="none" w:sz="0" w:space="0" w:color="auto"/>
      </w:divBdr>
      <w:divsChild>
        <w:div w:id="2075470192">
          <w:marLeft w:val="0"/>
          <w:marRight w:val="0"/>
          <w:marTop w:val="0"/>
          <w:marBottom w:val="0"/>
          <w:divBdr>
            <w:top w:val="single" w:sz="2" w:space="0" w:color="auto"/>
            <w:left w:val="single" w:sz="2" w:space="0" w:color="auto"/>
            <w:bottom w:val="single" w:sz="2" w:space="0" w:color="auto"/>
            <w:right w:val="single" w:sz="2" w:space="0" w:color="auto"/>
          </w:divBdr>
          <w:divsChild>
            <w:div w:id="437676558">
              <w:marLeft w:val="0"/>
              <w:marRight w:val="0"/>
              <w:marTop w:val="0"/>
              <w:marBottom w:val="0"/>
              <w:divBdr>
                <w:top w:val="single" w:sz="2" w:space="0" w:color="E3E3E3"/>
                <w:left w:val="single" w:sz="2" w:space="0" w:color="E3E3E3"/>
                <w:bottom w:val="single" w:sz="2" w:space="0" w:color="E3E3E3"/>
                <w:right w:val="single" w:sz="2" w:space="0" w:color="E3E3E3"/>
              </w:divBdr>
              <w:divsChild>
                <w:div w:id="3926577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034729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 w:id="115876858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45967089">
      <w:bodyDiv w:val="1"/>
      <w:marLeft w:val="0"/>
      <w:marRight w:val="0"/>
      <w:marTop w:val="0"/>
      <w:marBottom w:val="0"/>
      <w:divBdr>
        <w:top w:val="none" w:sz="0" w:space="0" w:color="auto"/>
        <w:left w:val="none" w:sz="0" w:space="0" w:color="auto"/>
        <w:bottom w:val="none" w:sz="0" w:space="0" w:color="auto"/>
        <w:right w:val="none" w:sz="0" w:space="0" w:color="auto"/>
      </w:divBdr>
    </w:div>
    <w:div w:id="1708216785">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2.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4</Pages>
  <Words>6556</Words>
  <Characters>36062</Characters>
  <Application>Microsoft Office Word</Application>
  <DocSecurity>0</DocSecurity>
  <Lines>300</Lines>
  <Paragraphs>85</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2533</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2</cp:revision>
  <cp:lastPrinted>2019-08-05T13:11:00Z</cp:lastPrinted>
  <dcterms:created xsi:type="dcterms:W3CDTF">2024-05-07T13:47:00Z</dcterms:created>
  <dcterms:modified xsi:type="dcterms:W3CDTF">2024-05-0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